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5C45BE" w14:textId="6D1F3A07" w:rsidR="002D4CD7" w:rsidRDefault="002D4CD7" w:rsidP="00170083">
      <w:pPr>
        <w:pStyle w:val="Title"/>
        <w:spacing w:line="480" w:lineRule="auto"/>
      </w:pPr>
      <w:r>
        <w:t>The Impact of Central Clearing on the Interest Rate Swaps Market</w:t>
      </w:r>
    </w:p>
    <w:p w14:paraId="0B7D9387" w14:textId="32146D78" w:rsidR="0031486E" w:rsidRPr="0031486E" w:rsidRDefault="0031486E" w:rsidP="00170083">
      <w:pPr>
        <w:pStyle w:val="Subtitle"/>
        <w:spacing w:line="480" w:lineRule="auto"/>
      </w:pPr>
      <w:r>
        <w:t>Arnob L. Alam</w:t>
      </w:r>
    </w:p>
    <w:p w14:paraId="41D45335" w14:textId="208BA672" w:rsidR="00BB66F3" w:rsidRDefault="00BB66F3" w:rsidP="00170083">
      <w:pPr>
        <w:pStyle w:val="Heading1"/>
        <w:spacing w:line="480" w:lineRule="auto"/>
      </w:pPr>
      <w:r>
        <w:t>Introduction</w:t>
      </w:r>
    </w:p>
    <w:p w14:paraId="765FAE14" w14:textId="1C6D62BE" w:rsidR="00166D41" w:rsidRDefault="00164132" w:rsidP="00586A9D">
      <w:pPr>
        <w:spacing w:line="480" w:lineRule="auto"/>
        <w:ind w:firstLine="720"/>
        <w:jc w:val="both"/>
      </w:pPr>
      <w:r>
        <w:t xml:space="preserve">The 2006-2008 financial </w:t>
      </w:r>
      <w:r w:rsidR="002112FE">
        <w:t>crisis was the most severe economic downturn since the Great Depression.  In the wake of the crisis, Congress passed the Dodd-Frank Wall Street Reform</w:t>
      </w:r>
      <w:r w:rsidR="00C57E03">
        <w:t xml:space="preserve"> and Consumer Protection Act (Dodd Frank Act, DFA) to reform the financial system.  </w:t>
      </w:r>
      <w:r w:rsidR="00810636">
        <w:t xml:space="preserve">Among the </w:t>
      </w:r>
      <w:r w:rsidR="003F0654">
        <w:t xml:space="preserve">most important changes to the financial system </w:t>
      </w:r>
      <w:r w:rsidR="008A0DFD">
        <w:t xml:space="preserve">mandated by </w:t>
      </w:r>
      <w:r w:rsidR="003F0654">
        <w:t xml:space="preserve">the </w:t>
      </w:r>
      <w:r w:rsidR="008A0DFD">
        <w:t>A</w:t>
      </w:r>
      <w:r w:rsidR="003F0654">
        <w:t xml:space="preserve">ct was the </w:t>
      </w:r>
      <w:r w:rsidR="008A0DFD">
        <w:t xml:space="preserve">requirement that </w:t>
      </w:r>
      <w:r w:rsidR="72976F1D">
        <w:t xml:space="preserve">certain </w:t>
      </w:r>
      <w:r w:rsidR="008A0DFD">
        <w:t>financial contracts be cleared through a central counterparty</w:t>
      </w:r>
      <w:r w:rsidR="0076305C">
        <w:t>.</w:t>
      </w:r>
      <w:r w:rsidR="00434FFE">
        <w:t xml:space="preserve">  </w:t>
      </w:r>
      <w:r w:rsidR="009F7D7F">
        <w:t xml:space="preserve">Exploiting a difference-in-differences approach, I examine the causal impact of </w:t>
      </w:r>
      <w:r w:rsidR="72976F1D">
        <w:t>this</w:t>
      </w:r>
      <w:r w:rsidR="009F7D7F">
        <w:t xml:space="preserve"> </w:t>
      </w:r>
      <w:r w:rsidR="001C24F9">
        <w:t xml:space="preserve">clearing </w:t>
      </w:r>
      <w:r w:rsidR="00EB5A7B">
        <w:t>mandate on the size</w:t>
      </w:r>
      <w:r w:rsidR="00E670C0">
        <w:t xml:space="preserve">, </w:t>
      </w:r>
      <w:r w:rsidR="00525BB3">
        <w:t>pricing,</w:t>
      </w:r>
      <w:r w:rsidR="00E670C0">
        <w:t xml:space="preserve"> and price volatility in the interest rate (IR) swaps market</w:t>
      </w:r>
      <w:r w:rsidR="00EB5A7B">
        <w:t>.</w:t>
      </w:r>
      <w:r w:rsidR="0016169B">
        <w:t xml:space="preserve">  The IR swaps market is one of the largest and most important derivatives markets in </w:t>
      </w:r>
      <w:r w:rsidR="00053C4A">
        <w:t>existence</w:t>
      </w:r>
      <w:r w:rsidR="001D57E1">
        <w:t>.  It is used by many firms and individuals to hedge or speculate on interest rates.</w:t>
      </w:r>
      <w:r w:rsidR="00CC69F0">
        <w:t xml:space="preserve">  This is the first study to comprehensively look at the impact of the clearing mandate on th</w:t>
      </w:r>
      <w:r w:rsidR="00D643C8">
        <w:t>is market.</w:t>
      </w:r>
      <w:r w:rsidR="006E06F9">
        <w:t xml:space="preserve">  </w:t>
      </w:r>
      <w:r w:rsidR="006E06F9">
        <w:t>This paper contributes to the large theoretical literature on central clearing by adding empirical evidence.  According to regulators, central clearing is the most important among the set of market reforms proposed after the financial crisis.  Understanding its impact on a large, influential market will be important as regulators tweak existing regulations or design new ones.</w:t>
      </w:r>
    </w:p>
    <w:p w14:paraId="035F67F7" w14:textId="643E05E4" w:rsidR="00EB5A7B" w:rsidRDefault="00EB5A7B" w:rsidP="00170083">
      <w:pPr>
        <w:spacing w:line="480" w:lineRule="auto"/>
        <w:ind w:firstLine="720"/>
        <w:jc w:val="both"/>
      </w:pPr>
      <w:r>
        <w:t>Although there is a rich literature on the theory of central clearing, empirical work in this area</w:t>
      </w:r>
      <w:r w:rsidR="007A4E27">
        <w:t xml:space="preserve"> is mostly missing.  Several event studies following the enactment of the clearing mandate </w:t>
      </w:r>
      <w:r w:rsidR="00293578">
        <w:t>examined its effects on the credit default (CD) swaps market.  Since the turmoil in CD</w:t>
      </w:r>
      <w:r w:rsidR="00E819EF">
        <w:t xml:space="preserve"> swaps</w:t>
      </w:r>
      <w:r w:rsidR="00293578">
        <w:t xml:space="preserve"> </w:t>
      </w:r>
      <w:r w:rsidR="00293578">
        <w:lastRenderedPageBreak/>
        <w:t>market</w:t>
      </w:r>
      <w:r w:rsidR="00B54FB7">
        <w:t xml:space="preserve"> was associated with the financial crisis, initial research concentrated on this area.</w:t>
      </w:r>
      <w:r w:rsidR="00404DC7">
        <w:t xml:space="preserve">  However, the IR swaps market is many times larger than the CD</w:t>
      </w:r>
      <w:r w:rsidR="00E819EF">
        <w:t xml:space="preserve"> swaps</w:t>
      </w:r>
      <w:r w:rsidR="00404DC7">
        <w:t xml:space="preserve"> </w:t>
      </w:r>
      <w:r w:rsidR="00C651D2">
        <w:t>market and</w:t>
      </w:r>
      <w:r w:rsidR="00404DC7">
        <w:t xml:space="preserve"> used by many more firms and individuals to hedge or speculate on interest rate risk.</w:t>
      </w:r>
      <w:r w:rsidR="0039580A">
        <w:t xml:space="preserve">  </w:t>
      </w:r>
      <w:r w:rsidR="00D9234D">
        <w:t>T</w:t>
      </w:r>
      <w:r w:rsidR="00EC5C21">
        <w:t xml:space="preserve">o date, </w:t>
      </w:r>
      <w:r w:rsidR="0039580A">
        <w:t xml:space="preserve">there has been </w:t>
      </w:r>
      <w:r w:rsidR="00D9234D">
        <w:t>no</w:t>
      </w:r>
      <w:r w:rsidR="0039580A">
        <w:t xml:space="preserve"> study of </w:t>
      </w:r>
      <w:r w:rsidR="00D9234D">
        <w:t xml:space="preserve">the clearing mandate on the IR swaps </w:t>
      </w:r>
      <w:r w:rsidR="0039580A">
        <w:t xml:space="preserve">market.  In addition, </w:t>
      </w:r>
      <w:r w:rsidR="00DE43A2">
        <w:t>existing studies on the CD swaps market utilize an event study framework.  E</w:t>
      </w:r>
      <w:r w:rsidR="0039580A">
        <w:t xml:space="preserve">vent studies suffer from the </w:t>
      </w:r>
      <w:r w:rsidR="00AA4B78">
        <w:t xml:space="preserve">weakness that </w:t>
      </w:r>
      <w:r w:rsidR="00035E4A">
        <w:t xml:space="preserve">one </w:t>
      </w:r>
      <w:r w:rsidR="00AA4B78">
        <w:t xml:space="preserve">cannot </w:t>
      </w:r>
      <w:r w:rsidR="008E3043">
        <w:t xml:space="preserve">plausibly </w:t>
      </w:r>
      <w:r w:rsidR="00035E4A">
        <w:t xml:space="preserve">isolate the </w:t>
      </w:r>
      <w:r w:rsidR="006A345A">
        <w:t xml:space="preserve">causal </w:t>
      </w:r>
      <w:r w:rsidR="00035E4A">
        <w:t xml:space="preserve">impact </w:t>
      </w:r>
      <w:r w:rsidR="006A345A">
        <w:t xml:space="preserve">of a regulation on variables of interest due to the </w:t>
      </w:r>
      <w:r w:rsidR="00455F39">
        <w:t xml:space="preserve">other </w:t>
      </w:r>
      <w:r w:rsidR="006A345A">
        <w:t xml:space="preserve">contemporaneous </w:t>
      </w:r>
      <w:r w:rsidR="00455F39">
        <w:t>changes that might impact those variables.</w:t>
      </w:r>
      <w:r w:rsidR="008E3043">
        <w:t xml:space="preserve">  Using the fact that the initial </w:t>
      </w:r>
      <w:r w:rsidR="0063560A">
        <w:t xml:space="preserve">central clearing </w:t>
      </w:r>
      <w:r w:rsidR="008E3043">
        <w:t xml:space="preserve">rules </w:t>
      </w:r>
      <w:r w:rsidR="0063560A">
        <w:t xml:space="preserve">targeted </w:t>
      </w:r>
      <w:r w:rsidR="000E6933">
        <w:t xml:space="preserve">IR swaps denominated in the four largest currencies (USD, GBP, EUR, JPY) but </w:t>
      </w:r>
      <w:r w:rsidR="00E460D7">
        <w:t xml:space="preserve">did not apply to swaps </w:t>
      </w:r>
      <w:r w:rsidR="005A6ADC">
        <w:t>denominate</w:t>
      </w:r>
      <w:r w:rsidR="00D14F43">
        <w:t>d</w:t>
      </w:r>
      <w:r w:rsidR="005A6ADC">
        <w:t xml:space="preserve"> </w:t>
      </w:r>
      <w:r w:rsidR="00284488">
        <w:t>i</w:t>
      </w:r>
      <w:r w:rsidR="005A6ADC">
        <w:t xml:space="preserve">n other currencies, </w:t>
      </w:r>
      <w:r w:rsidR="00D14F43">
        <w:t xml:space="preserve">I am able to identify the causal impact of the regulation on </w:t>
      </w:r>
      <w:r w:rsidR="00320206">
        <w:t xml:space="preserve">pricing, price volatility and </w:t>
      </w:r>
      <w:r w:rsidR="00362ED7">
        <w:t xml:space="preserve">market size of </w:t>
      </w:r>
      <w:r w:rsidR="00D14F43">
        <w:t>the IR swaps market.</w:t>
      </w:r>
      <w:r w:rsidR="000510E8">
        <w:t xml:space="preserve">  I also use the fact that no similar regulation </w:t>
      </w:r>
      <w:r w:rsidR="00EC5C21">
        <w:t xml:space="preserve">existed in Europe and Asia at the time (thus leaving </w:t>
      </w:r>
      <w:r w:rsidR="00D5154E">
        <w:t xml:space="preserve">a period where some contracts </w:t>
      </w:r>
      <w:r w:rsidR="00FD62E9">
        <w:t xml:space="preserve">traded in the </w:t>
      </w:r>
      <w:r w:rsidR="00D5154E">
        <w:t>US</w:t>
      </w:r>
      <w:r w:rsidR="00FD62E9">
        <w:t xml:space="preserve"> was centrally cleared</w:t>
      </w:r>
      <w:r w:rsidR="00D5154E">
        <w:t>, but similar contracts traded in Europe and Asia were not)</w:t>
      </w:r>
      <w:r w:rsidR="005F6B4A">
        <w:t xml:space="preserve"> </w:t>
      </w:r>
      <w:r w:rsidR="008C2ACA">
        <w:t>to check the robustness of these conclusions</w:t>
      </w:r>
      <w:r w:rsidR="005F6B4A">
        <w:t>.</w:t>
      </w:r>
    </w:p>
    <w:p w14:paraId="76BA511D" w14:textId="73B3B3B2" w:rsidR="005F6B4A" w:rsidRDefault="00E02555" w:rsidP="00170083">
      <w:pPr>
        <w:spacing w:line="480" w:lineRule="auto"/>
        <w:ind w:firstLine="720"/>
        <w:jc w:val="both"/>
      </w:pPr>
      <w:r>
        <w:t xml:space="preserve">The rest of the paper is organized as follows: section II </w:t>
      </w:r>
      <w:r w:rsidR="008A0C37">
        <w:t xml:space="preserve">explores the background of the interest rate swaps market and the financial </w:t>
      </w:r>
      <w:r w:rsidR="00A930AB">
        <w:t>crisis and</w:t>
      </w:r>
      <w:r w:rsidR="00A4495A">
        <w:t xml:space="preserve"> locates the </w:t>
      </w:r>
      <w:r w:rsidR="00305FCA">
        <w:t xml:space="preserve">clearing mandate in the broader context of market reforms following the 2006-2008 crisis.  Section III </w:t>
      </w:r>
      <w:r w:rsidR="008138CB">
        <w:t xml:space="preserve">explains the mechanics of central clearing </w:t>
      </w:r>
      <w:r w:rsidR="00A930AB">
        <w:t xml:space="preserve">and discusses plausible </w:t>
      </w:r>
      <w:r w:rsidR="00DE705F">
        <w:t xml:space="preserve">impact of mandatory clearing on the IR swaps market.  Section IV </w:t>
      </w:r>
      <w:r w:rsidR="00077879">
        <w:t xml:space="preserve">develops the theory of prices, price volatility and market size </w:t>
      </w:r>
      <w:r w:rsidR="00194EB9">
        <w:t xml:space="preserve">under a clearing mandate.  Section V discusses </w:t>
      </w:r>
      <w:r w:rsidR="00974463">
        <w:t>the identification strategy</w:t>
      </w:r>
      <w:r w:rsidR="00BA0BB3">
        <w:t xml:space="preserve"> (including developing a </w:t>
      </w:r>
      <w:r w:rsidR="00C87249">
        <w:t xml:space="preserve">novel info-metrics difference-in-differences estimator).  Section VI details </w:t>
      </w:r>
      <w:r w:rsidR="00191190">
        <w:t>our data.  Section VII discusses the results and section VIII concludes.</w:t>
      </w:r>
    </w:p>
    <w:p w14:paraId="1DDCD928" w14:textId="399647D6" w:rsidR="0012752B" w:rsidRDefault="0012752B" w:rsidP="00170083">
      <w:pPr>
        <w:pStyle w:val="Heading1"/>
        <w:numPr>
          <w:ilvl w:val="0"/>
          <w:numId w:val="1"/>
        </w:numPr>
        <w:spacing w:line="480" w:lineRule="auto"/>
      </w:pPr>
      <w:r>
        <w:lastRenderedPageBreak/>
        <w:t>Background</w:t>
      </w:r>
    </w:p>
    <w:p w14:paraId="48EFF618" w14:textId="10335675" w:rsidR="0012752B" w:rsidRDefault="00981EFF" w:rsidP="00170083">
      <w:pPr>
        <w:pStyle w:val="Heading2"/>
        <w:spacing w:line="480" w:lineRule="auto"/>
      </w:pPr>
      <w:r>
        <w:t>Interest Rate Swaps</w:t>
      </w:r>
    </w:p>
    <w:p w14:paraId="46DD5EE2" w14:textId="77777777" w:rsidR="00C527DB" w:rsidRDefault="00EF6757" w:rsidP="00170083">
      <w:pPr>
        <w:spacing w:line="480" w:lineRule="auto"/>
        <w:ind w:firstLine="720"/>
        <w:jc w:val="both"/>
      </w:pPr>
      <w:r>
        <w:t xml:space="preserve">Interest rate swaps are financial derivative products used to hedge against or speculate on interest rate movements.  There are several types of such swaps commonly traded on the market: “vanilla” fixed-for-floating swaps, basis swaps and cross currency basis swaps.  Of these, the vanilla fixed-for-floating </w:t>
      </w:r>
      <w:r w:rsidR="006E44BE">
        <w:t xml:space="preserve">swap </w:t>
      </w:r>
      <w:r>
        <w:t>is the most common.  In such a swap, one party makes periodic fixed-rate coupon payments in exchange for receiving floating-rate payment</w:t>
      </w:r>
      <w:r w:rsidR="00DC7AD2">
        <w:t>s</w:t>
      </w:r>
      <w:r>
        <w:t xml:space="preserve"> on an underlying </w:t>
      </w:r>
      <w:r w:rsidR="00DC7AD2">
        <w:t>“</w:t>
      </w:r>
      <w:r>
        <w:t>notional</w:t>
      </w:r>
      <w:r w:rsidR="00DC7AD2">
        <w:t>”</w:t>
      </w:r>
      <w:r>
        <w:t xml:space="preserve"> principal.  </w:t>
      </w:r>
      <w:r w:rsidR="00D34404">
        <w:t>F</w:t>
      </w:r>
      <w:r>
        <w:t xml:space="preserve">irms can use these instruments to transform floating-rate risk to fixed-rate risk and vice versa. </w:t>
      </w:r>
    </w:p>
    <w:p w14:paraId="351EFEAC" w14:textId="499A6ADC" w:rsidR="007C099B" w:rsidRDefault="00EF6757" w:rsidP="00170083">
      <w:pPr>
        <w:spacing w:line="480" w:lineRule="auto"/>
        <w:ind w:firstLine="720"/>
        <w:jc w:val="both"/>
      </w:pPr>
      <w:r>
        <w:t xml:space="preserve">Consider the following example: firm A can borrow </w:t>
      </w:r>
      <w:r w:rsidR="000B7B5D">
        <w:t xml:space="preserve">in the market at the LIBOR rate or can borrow at a fixed rate of 2.0%; firm B can borrow in the market at </w:t>
      </w:r>
      <w:r w:rsidR="001D3062">
        <w:t>(</w:t>
      </w:r>
      <w:r w:rsidR="000B7B5D">
        <w:t>LIBOR + 0.25%</w:t>
      </w:r>
      <w:r w:rsidR="001D3062">
        <w:t>)</w:t>
      </w:r>
      <w:r w:rsidR="000B7B5D">
        <w:t xml:space="preserve"> or at the fixed rate of 1.75%.  Due to business considerations, suppose firm A would prefer to borrow in the fixed rate market and firm B would prefer to borro</w:t>
      </w:r>
      <w:r w:rsidR="00200D6D">
        <w:t>w in the floating rate market</w:t>
      </w:r>
      <w:r w:rsidR="001D3062">
        <w:t>.  However,</w:t>
      </w:r>
      <w:r w:rsidR="00200D6D">
        <w:t xml:space="preserve"> f</w:t>
      </w:r>
      <w:r w:rsidR="000B7B5D">
        <w:t xml:space="preserve">irm A has a comparative advantage in borrowing in the floating rate market and firm B has a comparative advantage in borrowing in the fixed rate market.  </w:t>
      </w:r>
      <w:r w:rsidR="006B6124">
        <w:t>T</w:t>
      </w:r>
      <w:r w:rsidR="000B7B5D">
        <w:t xml:space="preserve">he </w:t>
      </w:r>
      <w:r w:rsidR="006B6124">
        <w:t xml:space="preserve">firms can </w:t>
      </w:r>
      <w:r w:rsidR="000A5607">
        <w:t xml:space="preserve">agree to the </w:t>
      </w:r>
      <w:r w:rsidR="000B7B5D">
        <w:t>following set of transactions</w:t>
      </w:r>
      <w:r w:rsidR="000A5607">
        <w:t xml:space="preserve"> to transform their liabilities into </w:t>
      </w:r>
      <w:r w:rsidR="009C4761">
        <w:t xml:space="preserve">a </w:t>
      </w:r>
      <w:r w:rsidR="000A5607">
        <w:t>more preferred arrangement</w:t>
      </w:r>
      <w:r w:rsidR="000B7B5D">
        <w:t xml:space="preserve">: firm A borrows $1M in the floating rate market at LIBOR and firm B borrows $1M in the fixed rate market at 1.75%.  They simultaneously enter into an IR swap agreement </w:t>
      </w:r>
      <w:r w:rsidR="00200D6D">
        <w:t xml:space="preserve">with a notional principal of $1M </w:t>
      </w:r>
      <w:r w:rsidR="000B7B5D">
        <w:t>where firm A</w:t>
      </w:r>
      <w:r w:rsidR="00200D6D">
        <w:t xml:space="preserve"> agrees to receive</w:t>
      </w:r>
      <w:r w:rsidR="000B7B5D">
        <w:t xml:space="preserve"> floating rate of LIBOR from firm B and pay </w:t>
      </w:r>
      <w:r w:rsidR="00200D6D">
        <w:t xml:space="preserve">a fixed rate of 1.75% to firm B.  These two sets of transactions transform firm A’s </w:t>
      </w:r>
      <w:r w:rsidR="00A53B21">
        <w:t>floating</w:t>
      </w:r>
      <w:r w:rsidR="003C3888">
        <w:t>-</w:t>
      </w:r>
      <w:r w:rsidR="00A53B21">
        <w:t xml:space="preserve">rate </w:t>
      </w:r>
      <w:r w:rsidR="00200D6D">
        <w:t xml:space="preserve">liability into a fixed-rate liability at 1.75% and firm B’s </w:t>
      </w:r>
      <w:r w:rsidR="00A53B21">
        <w:t>fixed</w:t>
      </w:r>
      <w:r w:rsidR="003C3888">
        <w:t>-</w:t>
      </w:r>
      <w:r w:rsidR="00A53B21">
        <w:t xml:space="preserve">rate </w:t>
      </w:r>
      <w:r w:rsidR="00200D6D">
        <w:t>liability into a floating-rate liability.</w:t>
      </w:r>
      <w:r w:rsidR="007C099B">
        <w:t xml:space="preserve">  Thus, the </w:t>
      </w:r>
      <w:r w:rsidR="007C099B">
        <w:lastRenderedPageBreak/>
        <w:t xml:space="preserve">IR swaps market allows each firm to borrow in the market (fixed or floating) they have a comparative advantage in and trade </w:t>
      </w:r>
      <w:r w:rsidR="00BD52BB">
        <w:t>for the type of interest rate arrangement they would prefer.</w:t>
      </w:r>
    </w:p>
    <w:p w14:paraId="3A018C43" w14:textId="60FCA375" w:rsidR="00981EFF" w:rsidRDefault="00DF7A69" w:rsidP="00BD52BB">
      <w:pPr>
        <w:spacing w:line="480" w:lineRule="auto"/>
        <w:ind w:firstLine="720"/>
        <w:jc w:val="both"/>
      </w:pPr>
      <w:r>
        <w:t>IR</w:t>
      </w:r>
      <w:r w:rsidR="00200D6D">
        <w:t xml:space="preserve"> swaps are usually bespoke contracts, where the underlying notional principal, tenor, payment frequency, reference rates etc. are customized to match the needs of individual firms or persons trying to hedge their interest rate risk.</w:t>
      </w:r>
      <w:r w:rsidR="00BD52BB">
        <w:t xml:space="preserve">  </w:t>
      </w:r>
      <w:r w:rsidR="00644114">
        <w:t xml:space="preserve">It </w:t>
      </w:r>
      <w:r w:rsidR="00200D6D">
        <w:t xml:space="preserve">is the largest over-the-counter </w:t>
      </w:r>
      <w:r w:rsidR="002343F4">
        <w:t>swaps</w:t>
      </w:r>
      <w:r w:rsidR="00200D6D">
        <w:t xml:space="preserve"> market in existence, accounting for $500 trillion of the $650 trillion global </w:t>
      </w:r>
      <w:r w:rsidR="002343F4">
        <w:t xml:space="preserve">OTC </w:t>
      </w:r>
      <w:r w:rsidR="00200D6D">
        <w:t xml:space="preserve">swaps </w:t>
      </w:r>
      <w:r w:rsidR="002343F4">
        <w:t>market in 2010 (BIS, 2011).  Contracts are available in multiple currencies including USD, EUR, GBP and JPY (the most common</w:t>
      </w:r>
      <w:r w:rsidR="003C3888">
        <w:t xml:space="preserve"> currencies</w:t>
      </w:r>
      <w:r w:rsidR="002343F4">
        <w:t xml:space="preserve">).  Various </w:t>
      </w:r>
      <w:r w:rsidR="003C3888">
        <w:t xml:space="preserve">market </w:t>
      </w:r>
      <w:r w:rsidR="002343F4">
        <w:t>conventions exist for each of these currencies.  For example, for contracts denominated in USD, the effective date (i.e. when interest begins accumulating) is usually two days after the trade date; the fixed rate payments follow a 30I/360 day count convention, with semiannual payments; floating leg payments are usually indexed to the 3 month USD LIBOR with quarterly payments (payments made 2 days after LIBOR fixing).  However, as stated earlier, contracts can be customized to meet the needs of the customers.  Different conventions exist for other currencies (for example, for CAD swaps, interest starts accumulating from the trade date).</w:t>
      </w:r>
    </w:p>
    <w:p w14:paraId="16126F61" w14:textId="296E1661" w:rsidR="007E1203" w:rsidRDefault="007E1203" w:rsidP="00170083">
      <w:pPr>
        <w:spacing w:line="480" w:lineRule="auto"/>
        <w:ind w:firstLine="720"/>
        <w:jc w:val="both"/>
      </w:pPr>
      <w:r>
        <w:t xml:space="preserve">The IR swaps market is a dealer-dominated market.  Dealer-customer </w:t>
      </w:r>
      <w:r w:rsidR="00CB305A">
        <w:t xml:space="preserve">and dealer-dealer trades accounted for </w:t>
      </w:r>
      <w:r w:rsidR="00864A3C">
        <w:t>80</w:t>
      </w:r>
      <w:r w:rsidR="00CB305A">
        <w:t>% of notional value</w:t>
      </w:r>
      <w:r w:rsidR="00864A3C">
        <w:t xml:space="preserve"> (cite)</w:t>
      </w:r>
      <w:r w:rsidR="00CB305A">
        <w:t xml:space="preserve">.  Very few transactions are </w:t>
      </w:r>
      <w:r w:rsidR="00BC5B75">
        <w:t>traded bilaterally between customers</w:t>
      </w:r>
      <w:r w:rsidR="00CB305A">
        <w:t>.</w:t>
      </w:r>
      <w:r w:rsidR="00CC46F2">
        <w:t xml:space="preserve">  </w:t>
      </w:r>
      <w:proofErr w:type="spellStart"/>
      <w:r w:rsidR="003936A2">
        <w:t>Bolandnazar</w:t>
      </w:r>
      <w:proofErr w:type="spellEnd"/>
      <w:r w:rsidR="003936A2">
        <w:t xml:space="preserve"> </w:t>
      </w:r>
      <w:r w:rsidR="000212F8">
        <w:fldChar w:fldCharType="begin"/>
      </w:r>
      <w:r w:rsidR="000212F8">
        <w:instrText xml:space="preserve"> ADDIN ZOTERO_ITEM CSL_CITATION {"citationID":"NQH4Dm8O","properties":{"formattedCitation":"(2020)","plainCitation":"(2020)","noteIndex":0},"citationItems":[{"id":701,"uris":["http://zotero.org/users/1226582/items/2G8VDPE5"],"itemData":{"id":701,"type":"report","abstract":"Following the Dodd-Frank Act, central clearing and centralized trading became mandatory for a class of the most liquid interest rate swaps (IRS). Nevertheless, IRS market making in the dealer-to-client sector remained concentrated at a few regulated banks that transfer their funding costs to end users. I develop an equilibrium model of IRS markets with imperfect competition among capital-constrained dealers. Using proprietary data on cleared IRS transactions and the dealers' daily margin requirements, I empirically investigate the impact of recent regulatory changes on market liquidity. By exploiting the variation in margin requirements across swaps with different risk profiles intermediated by bank-affiliated dealers, my estimates show that a 1 percentage point increase in the supplementary leverage ratio (SLR) leads to an increase of $1.5 billion in the annual cost of hedging for the end-users.","event-place":"Rochester, NY","genre":"SSRN Scholarly Paper","language":"en","note":"DOI: 10.2139/ssrn.3752367","number":"3752367","publisher":"Social Science Research Network","publisher-place":"Rochester, NY","source":"papers.ssrn.com","title":"The Market Structure of Dealer-to-Client Interest Rate Swaps","URL":"https://papers.ssrn.com/abstract=3752367","author":[{"family":"Bolandnazar","given":"Mohammadreza"}],"accessed":{"date-parts":[["2022",4,28]]},"issued":{"date-parts":[["2020",12,20]]}},"suppress-author":true}],"schema":"https://github.com/citation-style-language/schema/raw/master/csl-citation.json"} </w:instrText>
      </w:r>
      <w:r w:rsidR="000212F8">
        <w:fldChar w:fldCharType="separate"/>
      </w:r>
      <w:r w:rsidR="000212F8" w:rsidRPr="000212F8">
        <w:rPr>
          <w:rFonts w:ascii="Calibri" w:hAnsi="Calibri" w:cs="Calibri"/>
        </w:rPr>
        <w:t>(2020)</w:t>
      </w:r>
      <w:r w:rsidR="000212F8">
        <w:fldChar w:fldCharType="end"/>
      </w:r>
      <w:r w:rsidR="008057C4">
        <w:t xml:space="preserve"> finds that 50% of trades </w:t>
      </w:r>
      <w:r w:rsidR="0089167A">
        <w:t>(by notional</w:t>
      </w:r>
      <w:r w:rsidR="00022852">
        <w:t xml:space="preserve"> value) </w:t>
      </w:r>
      <w:r w:rsidR="0089167A">
        <w:t>are executed by the largest seven</w:t>
      </w:r>
      <w:r w:rsidR="00022852">
        <w:t xml:space="preserve"> dealers.  Thus, </w:t>
      </w:r>
      <w:r w:rsidR="000D7CEC">
        <w:t>there is some evidence that market is relatively concentrated</w:t>
      </w:r>
      <w:r w:rsidR="005F327C">
        <w:t xml:space="preserve"> among few dealers.  This can have </w:t>
      </w:r>
      <w:r w:rsidR="001317B0">
        <w:t>an impact on pricing</w:t>
      </w:r>
      <w:r w:rsidR="0039332A">
        <w:t xml:space="preserve"> (due to market power</w:t>
      </w:r>
      <w:r w:rsidR="007F6DDE">
        <w:t xml:space="preserve"> of large dealers</w:t>
      </w:r>
      <w:r w:rsidR="0039332A">
        <w:t>), as well as</w:t>
      </w:r>
      <w:r w:rsidR="001317B0">
        <w:t xml:space="preserve"> </w:t>
      </w:r>
      <w:r w:rsidR="00581A36">
        <w:t>the stability of the market</w:t>
      </w:r>
      <w:r w:rsidR="007F6DDE">
        <w:t xml:space="preserve">, where failure of a large dealer </w:t>
      </w:r>
      <w:r w:rsidR="00AE15AA">
        <w:t>or its counterparties</w:t>
      </w:r>
      <w:r w:rsidR="00581A36">
        <w:t xml:space="preserve"> </w:t>
      </w:r>
      <w:r w:rsidR="00AE15AA">
        <w:t>can easily propagate through the system.</w:t>
      </w:r>
    </w:p>
    <w:p w14:paraId="4CDB6FA5" w14:textId="1A2BA8EC" w:rsidR="00DC42EB" w:rsidRDefault="00DC42EB" w:rsidP="00170083">
      <w:pPr>
        <w:pStyle w:val="Heading2"/>
        <w:spacing w:line="480" w:lineRule="auto"/>
      </w:pPr>
      <w:r>
        <w:lastRenderedPageBreak/>
        <w:t>Central Clearing</w:t>
      </w:r>
    </w:p>
    <w:p w14:paraId="0F4926E4" w14:textId="77777777" w:rsidR="0057724B" w:rsidRDefault="0057724B" w:rsidP="00AE5AFF">
      <w:pPr>
        <w:spacing w:line="480" w:lineRule="auto"/>
        <w:ind w:firstLine="720"/>
        <w:jc w:val="both"/>
      </w:pPr>
      <w:r>
        <w:t>When a swap is cleared, the contract between the two parties is replaced (novated) by a contract between each party and a central clearinghouse (also called a Central Counter Party [CCP] or Derivates Clearing Organization [DCO]).  The clearinghouse becomes the buyer to the original seller and seller to the original buyer.  A clearing mandate requires almost all</w:t>
      </w:r>
      <w:r>
        <w:rPr>
          <w:rStyle w:val="FootnoteReference"/>
        </w:rPr>
        <w:footnoteReference w:id="2"/>
      </w:r>
      <w:r>
        <w:t xml:space="preserve"> contracts to be cleared through a clearinghouse.  The clearing process transforms counterparty risk (the risk that one of the parties will default on its obligations) with a risk between each party and the clearinghouse. Since clearinghouses are large financial institutions that are required to practice prudent risk control measures (such as monitoring trading positions and trading activities of members, collecting margin/collateral from members, having a guarantee fund to cover losses in case of a member’s default and having other sources of funding if margin/collateral and the guarantee fund are not enough to cover losses), they should be less prone to crashes in the case of the default of one party.</w:t>
      </w:r>
    </w:p>
    <w:p w14:paraId="0465A065" w14:textId="77777777" w:rsidR="0057724B" w:rsidRDefault="0057724B" w:rsidP="00AE5AFF">
      <w:pPr>
        <w:spacing w:line="480" w:lineRule="auto"/>
        <w:ind w:firstLine="720"/>
        <w:jc w:val="both"/>
      </w:pPr>
      <w:r>
        <w:t xml:space="preserve">Clearing transforms trading in several ways.  Firstly, it mutualizes counterparty risk, as contracts between individual counterparties are replaced by contracts with a large, well-regulated central clearinghouse owned by the trading members.  Secondly, clearinghouses can net trades, which lowers collateral demand.  Consider the following example of netting: Firm A owes Firm B $1 million in collateral and Firm C owes Firm A $1 million in collateral.  If these trades are cleared through a clearinghouse, Firm A’s collateral obligation can be netted out.  If a clearinghouse clears multiple types of products (say credit and interest rate products), it can also </w:t>
      </w:r>
      <w:r>
        <w:lastRenderedPageBreak/>
        <w:t>net across products.  For example, if Firm A had $1 million in collateral obligations from credit products and was owed $1 million in collateral from interest rate products, the clearinghouse could net out the collateral obligations between the two products.  Thirdly, by mitigating counterparty risk, central clearing can reduce volatility from “run on the bank” type trading.</w:t>
      </w:r>
    </w:p>
    <w:p w14:paraId="49C6F292" w14:textId="5CFE5F82" w:rsidR="0057724B" w:rsidRDefault="0057724B" w:rsidP="003520EC">
      <w:pPr>
        <w:spacing w:line="480" w:lineRule="auto"/>
        <w:ind w:firstLine="720"/>
        <w:jc w:val="both"/>
      </w:pPr>
      <w:r>
        <w:t xml:space="preserve">Clearinghouses were originally created by members of futures exchanges to serve the members’ interests (i.e., </w:t>
      </w:r>
      <w:r w:rsidR="00607456">
        <w:t>to</w:t>
      </w:r>
      <w:r>
        <w:t xml:space="preserve"> reduce collateral demand through netting</w:t>
      </w:r>
      <w:r w:rsidR="00607456">
        <w:t xml:space="preserve"> and </w:t>
      </w:r>
      <w:r w:rsidR="00607456">
        <w:t>protect members in the case of one party’s default</w:t>
      </w:r>
      <w:r>
        <w:t>).  Regulations such as D</w:t>
      </w:r>
      <w:r w:rsidR="00607456">
        <w:t>odd-</w:t>
      </w:r>
      <w:r>
        <w:t>F</w:t>
      </w:r>
      <w:r w:rsidR="00607456">
        <w:t xml:space="preserve">rank </w:t>
      </w:r>
      <w:r>
        <w:t>A</w:t>
      </w:r>
      <w:r w:rsidR="00607456">
        <w:t>ct</w:t>
      </w:r>
      <w:r>
        <w:t xml:space="preserve"> and European Market Infrastructure Regulation (EMIR) mandate central clearing of derivatives, expanding the use and importance of these financial entities.  Mandated clearing is likely to have both market-wide (macro) and individual trade (micro) level effects.  On the macro level, clearing </w:t>
      </w:r>
      <w:r w:rsidRPr="002742EF">
        <w:rPr>
          <w:i/>
          <w:iCs/>
        </w:rPr>
        <w:t>could</w:t>
      </w:r>
      <w:r>
        <w:t xml:space="preserve"> reduce volatility by mitigating the effects of the failure of a single large trading firm.  However, collateral demand (margin calls) by the clearinghouse can put additional strain on the market.  Margin calls are likely to occur precisely when the markets are volatile or illiquid.  If firms then need to sell into this illiquid market in order to pay up, it is likely to further destabilize the market.  In addition, large enough losses could threaten the solvency of the clearinghouse, which could then transmit the effect to all members who have business with the clearinghouse.</w:t>
      </w:r>
    </w:p>
    <w:p w14:paraId="3D23A101" w14:textId="2323EB0D" w:rsidR="00DC42EB" w:rsidRDefault="0057724B" w:rsidP="005651C7">
      <w:pPr>
        <w:spacing w:line="480" w:lineRule="auto"/>
        <w:ind w:firstLine="720"/>
        <w:jc w:val="both"/>
      </w:pPr>
      <w:r>
        <w:t xml:space="preserve">At the micro level, central clearing could change the type of trades that firms enter.  As stated earlier, central clearing mutualizes the risk of default.  Thus, when clearing is mandated, firms might be more inclined to enter riskier trades, since they do not bear all the costs of default (i.e., adverse selection).  In addition, firms could engage in riskier activities after entering a trade (i.e., moral hazard), since, again, they do not bear the full cost of default.  Central clearing is also subject to economies of scale and scope, which would lead to natural monopolies in the market.  </w:t>
      </w:r>
      <w:r>
        <w:lastRenderedPageBreak/>
        <w:t>However, regulators are likely to require that trades be cleared through their “local” clearinghouse, and to scrutinize mergers in the industry for antitrust reasons, preventing the realization of such economies.  These are real costs to traders who cannot benefit from the netting effects of one large entity handling all clearing.  Clearinghouses also require resources to engage in their risk management activities (such as setting and collecting margin, monitoring members’ financial conditions and trading positions, and mitigating funding and liquidity risk).  Thus, it is likely to raise the costs of trading in this respect (although it might lower overall cost by reducing default risk and collateral demand).</w:t>
      </w:r>
    </w:p>
    <w:p w14:paraId="4CE2130C" w14:textId="77777777" w:rsidR="00BF6365" w:rsidRDefault="00BF6365" w:rsidP="00170083">
      <w:pPr>
        <w:pStyle w:val="Heading2"/>
        <w:spacing w:line="480" w:lineRule="auto"/>
      </w:pPr>
      <w:r>
        <w:t>Regulatory Background</w:t>
      </w:r>
    </w:p>
    <w:p w14:paraId="4AD983A7" w14:textId="2E8C067F" w:rsidR="00BF6365" w:rsidRDefault="00BF6365" w:rsidP="00170083">
      <w:pPr>
        <w:pStyle w:val="Heading3"/>
        <w:spacing w:line="480" w:lineRule="auto"/>
      </w:pPr>
      <w:r>
        <w:t>US context</w:t>
      </w:r>
    </w:p>
    <w:p w14:paraId="40824E1A" w14:textId="6353CC2A" w:rsidR="00BF6365" w:rsidRDefault="00BF6365" w:rsidP="00956D41">
      <w:pPr>
        <w:spacing w:line="480" w:lineRule="auto"/>
        <w:ind w:firstLine="720"/>
        <w:jc w:val="both"/>
      </w:pPr>
      <w:r>
        <w:t xml:space="preserve">Congress passed the </w:t>
      </w:r>
      <w:r w:rsidR="00233C90">
        <w:t>DFA in 2010</w:t>
      </w:r>
      <w:r w:rsidR="006F1F0C">
        <w:t xml:space="preserve"> following the </w:t>
      </w:r>
      <w:r w:rsidR="00E95A6F">
        <w:t xml:space="preserve">financial crisis to </w:t>
      </w:r>
      <w:r w:rsidR="00C363CC">
        <w:t xml:space="preserve">improve the reliability of the US financial system.  Since OTC derivatives markets played a crucial role in the crisis, the </w:t>
      </w:r>
      <w:r w:rsidR="00232831">
        <w:t>A</w:t>
      </w:r>
      <w:r w:rsidR="00C363CC">
        <w:t xml:space="preserve">ct sought to significantly </w:t>
      </w:r>
      <w:r w:rsidR="00232831">
        <w:t>reform this market.</w:t>
      </w:r>
      <w:r w:rsidR="0008096F">
        <w:t xml:space="preserve">  Firstly, it aimed to enhance the availability of trade data to </w:t>
      </w:r>
      <w:r w:rsidR="00BB0ACE">
        <w:t>both regulators and market participants.</w:t>
      </w:r>
      <w:r w:rsidR="00C45CCE">
        <w:t xml:space="preserve">  The Act requires real time reporting of certain trade characteristics </w:t>
      </w:r>
      <w:r w:rsidR="00A73855">
        <w:t xml:space="preserve">(such as price and quantity) </w:t>
      </w:r>
      <w:r w:rsidR="00C45CCE">
        <w:t>to the public</w:t>
      </w:r>
      <w:r w:rsidR="00A73855">
        <w:t xml:space="preserve">.  In addition, more confidential trade data </w:t>
      </w:r>
      <w:r w:rsidR="008C32AF">
        <w:t>must be reported to swaps data repositories and regulators.</w:t>
      </w:r>
      <w:r w:rsidR="005F14CA">
        <w:t xml:space="preserve">  </w:t>
      </w:r>
      <w:r w:rsidR="002718B1">
        <w:t xml:space="preserve">In order to reduce the risk of </w:t>
      </w:r>
      <w:r w:rsidR="008A5DF5">
        <w:t>default for large swaps dealers, t</w:t>
      </w:r>
      <w:r w:rsidR="005A7D26">
        <w:t xml:space="preserve">he Act requires </w:t>
      </w:r>
      <w:r w:rsidR="008A5DF5">
        <w:t xml:space="preserve">such entities </w:t>
      </w:r>
      <w:r w:rsidR="00941B60">
        <w:t xml:space="preserve">to be registered </w:t>
      </w:r>
      <w:r w:rsidR="006C395A">
        <w:t xml:space="preserve">with the </w:t>
      </w:r>
      <w:r w:rsidR="00CE10FD">
        <w:t>CFTC and</w:t>
      </w:r>
      <w:r w:rsidR="006C395A">
        <w:t xml:space="preserve"> </w:t>
      </w:r>
      <w:r w:rsidR="008A5DF5">
        <w:t>practice some internal business conduct standards (including maintaining adequate capital and margin requirements).</w:t>
      </w:r>
      <w:r w:rsidR="00044125">
        <w:t xml:space="preserve">  It encourages </w:t>
      </w:r>
      <w:r w:rsidR="004D458D">
        <w:t xml:space="preserve">trading of </w:t>
      </w:r>
      <w:r w:rsidR="00E52B02">
        <w:t>derivatives contracts</w:t>
      </w:r>
      <w:r w:rsidR="004D458D">
        <w:t xml:space="preserve"> in a central swaps execution facility (SEF) or designated contract market (DCM)</w:t>
      </w:r>
      <w:r w:rsidR="00593184">
        <w:t>, which can enhance liquidity and price discovery.</w:t>
      </w:r>
      <w:r w:rsidR="001C1D1C">
        <w:t xml:space="preserve">  Finally, it </w:t>
      </w:r>
      <w:r w:rsidR="00343A08">
        <w:t xml:space="preserve">requires most contracts be centrally cleared, and for those </w:t>
      </w:r>
      <w:r w:rsidR="00343A08">
        <w:lastRenderedPageBreak/>
        <w:t xml:space="preserve">contracts that are not cleared, </w:t>
      </w:r>
      <w:r w:rsidR="00550DA4">
        <w:t xml:space="preserve">for </w:t>
      </w:r>
      <w:r w:rsidR="00755BED">
        <w:t>parties to post margin in order to mitigate the effects of default.  Table 1 summarized CFTC rule-making in each of these areas.</w:t>
      </w:r>
    </w:p>
    <w:p w14:paraId="49705BEC" w14:textId="59AABC81" w:rsidR="000C5086" w:rsidRDefault="000C5086" w:rsidP="000C5086">
      <w:pPr>
        <w:pStyle w:val="Caption"/>
        <w:keepNext/>
      </w:pPr>
      <w:r>
        <w:t xml:space="preserve">Table </w:t>
      </w:r>
      <w:fldSimple w:instr=" SEQ Table \* ARABIC ">
        <w:r>
          <w:rPr>
            <w:noProof/>
          </w:rPr>
          <w:t>1</w:t>
        </w:r>
      </w:fldSimple>
      <w:r>
        <w:rPr>
          <w:noProof/>
        </w:rPr>
        <w:t xml:space="preserve"> Major Dodd-Frank Act Rulemaking Areas</w:t>
      </w:r>
    </w:p>
    <w:tbl>
      <w:tblPr>
        <w:tblStyle w:val="PlainTable5"/>
        <w:tblW w:w="0" w:type="auto"/>
        <w:tblLook w:val="04A0" w:firstRow="1" w:lastRow="0" w:firstColumn="1" w:lastColumn="0" w:noHBand="0" w:noVBand="1"/>
      </w:tblPr>
      <w:tblGrid>
        <w:gridCol w:w="1795"/>
        <w:gridCol w:w="7555"/>
      </w:tblGrid>
      <w:tr w:rsidR="0072700E" w14:paraId="3DBB7004" w14:textId="77777777" w:rsidTr="00EB004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795" w:type="dxa"/>
          </w:tcPr>
          <w:p w14:paraId="34F54722" w14:textId="76073CDC" w:rsidR="0072700E" w:rsidRDefault="0040630A" w:rsidP="003314C1">
            <w:pPr>
              <w:jc w:val="both"/>
            </w:pPr>
            <w:r>
              <w:t>Rulemaking Area</w:t>
            </w:r>
          </w:p>
        </w:tc>
        <w:tc>
          <w:tcPr>
            <w:tcW w:w="7555" w:type="dxa"/>
          </w:tcPr>
          <w:p w14:paraId="40B6BE9D" w14:textId="574B7AB7" w:rsidR="0072700E" w:rsidRDefault="0040630A" w:rsidP="003314C1">
            <w:pPr>
              <w:jc w:val="both"/>
              <w:cnfStyle w:val="100000000000" w:firstRow="1" w:lastRow="0" w:firstColumn="0" w:lastColumn="0" w:oddVBand="0" w:evenVBand="0" w:oddHBand="0" w:evenHBand="0" w:firstRowFirstColumn="0" w:firstRowLastColumn="0" w:lastRowFirstColumn="0" w:lastRowLastColumn="0"/>
            </w:pPr>
            <w:r>
              <w:t>Major Rule</w:t>
            </w:r>
            <w:r w:rsidR="0069541B">
              <w:t>s</w:t>
            </w:r>
          </w:p>
        </w:tc>
      </w:tr>
      <w:tr w:rsidR="0072700E" w14:paraId="503376B6" w14:textId="77777777" w:rsidTr="00EB00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14:paraId="5AC52145" w14:textId="04250357" w:rsidR="0072700E" w:rsidRDefault="0072700E" w:rsidP="003314C1">
            <w:pPr>
              <w:jc w:val="both"/>
            </w:pPr>
            <w:r>
              <w:t>Data</w:t>
            </w:r>
          </w:p>
        </w:tc>
        <w:tc>
          <w:tcPr>
            <w:tcW w:w="7555" w:type="dxa"/>
          </w:tcPr>
          <w:p w14:paraId="73448B7D" w14:textId="5F7B2EFA" w:rsidR="0072700E" w:rsidRDefault="0075597E" w:rsidP="003314C1">
            <w:pPr>
              <w:pStyle w:val="ListParagraph"/>
              <w:numPr>
                <w:ilvl w:val="0"/>
                <w:numId w:val="2"/>
              </w:numPr>
              <w:cnfStyle w:val="000000100000" w:firstRow="0" w:lastRow="0" w:firstColumn="0" w:lastColumn="0" w:oddVBand="0" w:evenVBand="0" w:oddHBand="1" w:evenHBand="0" w:firstRowFirstColumn="0" w:firstRowLastColumn="0" w:lastRowFirstColumn="0" w:lastRowLastColumn="0"/>
            </w:pPr>
            <w:r>
              <w:t xml:space="preserve">Establishment of </w:t>
            </w:r>
            <w:r w:rsidR="006C0D52">
              <w:t>Swap Data Repositories</w:t>
            </w:r>
          </w:p>
          <w:p w14:paraId="363CFD3A" w14:textId="77777777" w:rsidR="006C0D52" w:rsidRDefault="006C0D52" w:rsidP="003314C1">
            <w:pPr>
              <w:pStyle w:val="ListParagraph"/>
              <w:numPr>
                <w:ilvl w:val="0"/>
                <w:numId w:val="2"/>
              </w:numPr>
              <w:cnfStyle w:val="000000100000" w:firstRow="0" w:lastRow="0" w:firstColumn="0" w:lastColumn="0" w:oddVBand="0" w:evenVBand="0" w:oddHBand="1" w:evenHBand="0" w:firstRowFirstColumn="0" w:firstRowLastColumn="0" w:lastRowFirstColumn="0" w:lastRowLastColumn="0"/>
            </w:pPr>
            <w:r>
              <w:t>Data Recordkeeping and Reporting Requirements</w:t>
            </w:r>
          </w:p>
          <w:p w14:paraId="2D37A9FF" w14:textId="77777777" w:rsidR="006C0D52" w:rsidRDefault="002B63F1" w:rsidP="003314C1">
            <w:pPr>
              <w:pStyle w:val="ListParagraph"/>
              <w:numPr>
                <w:ilvl w:val="0"/>
                <w:numId w:val="2"/>
              </w:numPr>
              <w:cnfStyle w:val="000000100000" w:firstRow="0" w:lastRow="0" w:firstColumn="0" w:lastColumn="0" w:oddVBand="0" w:evenVBand="0" w:oddHBand="1" w:evenHBand="0" w:firstRowFirstColumn="0" w:firstRowLastColumn="0" w:lastRowFirstColumn="0" w:lastRowLastColumn="0"/>
            </w:pPr>
            <w:r>
              <w:t>Real Time Reporting</w:t>
            </w:r>
          </w:p>
          <w:p w14:paraId="579A2969" w14:textId="4C286EFF" w:rsidR="002B63F1" w:rsidRDefault="002B63F1" w:rsidP="003314C1">
            <w:pPr>
              <w:pStyle w:val="ListParagraph"/>
              <w:numPr>
                <w:ilvl w:val="0"/>
                <w:numId w:val="2"/>
              </w:numPr>
              <w:cnfStyle w:val="000000100000" w:firstRow="0" w:lastRow="0" w:firstColumn="0" w:lastColumn="0" w:oddVBand="0" w:evenVBand="0" w:oddHBand="1" w:evenHBand="0" w:firstRowFirstColumn="0" w:firstRowLastColumn="0" w:lastRowFirstColumn="0" w:lastRowLastColumn="0"/>
            </w:pPr>
            <w:r>
              <w:t>Large Swaps Trader Reporting</w:t>
            </w:r>
          </w:p>
        </w:tc>
      </w:tr>
      <w:tr w:rsidR="0072700E" w14:paraId="10F9A6F8" w14:textId="77777777" w:rsidTr="00EB004A">
        <w:tc>
          <w:tcPr>
            <w:cnfStyle w:val="001000000000" w:firstRow="0" w:lastRow="0" w:firstColumn="1" w:lastColumn="0" w:oddVBand="0" w:evenVBand="0" w:oddHBand="0" w:evenHBand="0" w:firstRowFirstColumn="0" w:firstRowLastColumn="0" w:lastRowFirstColumn="0" w:lastRowLastColumn="0"/>
            <w:tcW w:w="1795" w:type="dxa"/>
          </w:tcPr>
          <w:p w14:paraId="615E0E97" w14:textId="7BC20A38" w:rsidR="0072700E" w:rsidRDefault="0072700E" w:rsidP="003314C1">
            <w:pPr>
              <w:jc w:val="both"/>
            </w:pPr>
            <w:r>
              <w:t>Clearing</w:t>
            </w:r>
          </w:p>
        </w:tc>
        <w:tc>
          <w:tcPr>
            <w:tcW w:w="7555" w:type="dxa"/>
          </w:tcPr>
          <w:p w14:paraId="4964965C" w14:textId="77777777" w:rsidR="0072700E" w:rsidRDefault="007E3CB7" w:rsidP="003314C1">
            <w:pPr>
              <w:pStyle w:val="ListParagraph"/>
              <w:numPr>
                <w:ilvl w:val="0"/>
                <w:numId w:val="3"/>
              </w:numPr>
              <w:jc w:val="both"/>
              <w:cnfStyle w:val="000000000000" w:firstRow="0" w:lastRow="0" w:firstColumn="0" w:lastColumn="0" w:oddVBand="0" w:evenVBand="0" w:oddHBand="0" w:evenHBand="0" w:firstRowFirstColumn="0" w:firstRowLastColumn="0" w:lastRowFirstColumn="0" w:lastRowLastColumn="0"/>
            </w:pPr>
            <w:r>
              <w:t>Establishment of Derivatives Clearing Organizations</w:t>
            </w:r>
          </w:p>
          <w:p w14:paraId="2B26E12A" w14:textId="77777777" w:rsidR="007E3CB7" w:rsidRDefault="00A8236C" w:rsidP="003314C1">
            <w:pPr>
              <w:pStyle w:val="ListParagraph"/>
              <w:numPr>
                <w:ilvl w:val="0"/>
                <w:numId w:val="3"/>
              </w:numPr>
              <w:jc w:val="both"/>
              <w:cnfStyle w:val="000000000000" w:firstRow="0" w:lastRow="0" w:firstColumn="0" w:lastColumn="0" w:oddVBand="0" w:evenVBand="0" w:oddHBand="0" w:evenHBand="0" w:firstRowFirstColumn="0" w:firstRowLastColumn="0" w:lastRowFirstColumn="0" w:lastRowLastColumn="0"/>
            </w:pPr>
            <w:r>
              <w:t>Clearing Requirement</w:t>
            </w:r>
          </w:p>
          <w:p w14:paraId="706294F6" w14:textId="28C8718C" w:rsidR="00A8236C" w:rsidRDefault="004F0BE2" w:rsidP="003314C1">
            <w:pPr>
              <w:pStyle w:val="ListParagraph"/>
              <w:numPr>
                <w:ilvl w:val="0"/>
                <w:numId w:val="3"/>
              </w:numPr>
              <w:jc w:val="both"/>
              <w:cnfStyle w:val="000000000000" w:firstRow="0" w:lastRow="0" w:firstColumn="0" w:lastColumn="0" w:oddVBand="0" w:evenVBand="0" w:oddHBand="0" w:evenHBand="0" w:firstRowFirstColumn="0" w:firstRowLastColumn="0" w:lastRowFirstColumn="0" w:lastRowLastColumn="0"/>
            </w:pPr>
            <w:r>
              <w:t>Margining</w:t>
            </w:r>
            <w:r w:rsidR="00A8236C">
              <w:t xml:space="preserve"> Requirement</w:t>
            </w:r>
          </w:p>
        </w:tc>
      </w:tr>
      <w:tr w:rsidR="0072700E" w14:paraId="105A6BF2" w14:textId="77777777" w:rsidTr="00EB00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14:paraId="54872679" w14:textId="65CDF7E2" w:rsidR="0072700E" w:rsidRDefault="0072700E" w:rsidP="003314C1">
            <w:pPr>
              <w:jc w:val="both"/>
            </w:pPr>
            <w:r>
              <w:t>Trading</w:t>
            </w:r>
          </w:p>
        </w:tc>
        <w:tc>
          <w:tcPr>
            <w:tcW w:w="7555" w:type="dxa"/>
          </w:tcPr>
          <w:p w14:paraId="1E12FD34" w14:textId="77777777" w:rsidR="0072700E" w:rsidRDefault="00EB7DDA" w:rsidP="003314C1">
            <w:pPr>
              <w:pStyle w:val="ListParagraph"/>
              <w:numPr>
                <w:ilvl w:val="0"/>
                <w:numId w:val="4"/>
              </w:numPr>
              <w:jc w:val="both"/>
              <w:cnfStyle w:val="000000100000" w:firstRow="0" w:lastRow="0" w:firstColumn="0" w:lastColumn="0" w:oddVBand="0" w:evenVBand="0" w:oddHBand="1" w:evenHBand="0" w:firstRowFirstColumn="0" w:firstRowLastColumn="0" w:lastRowFirstColumn="0" w:lastRowLastColumn="0"/>
            </w:pPr>
            <w:r>
              <w:t>Establishment of Swaps Execution Facilities</w:t>
            </w:r>
          </w:p>
          <w:p w14:paraId="5FDBDA81" w14:textId="577BE18A" w:rsidR="00DF6C13" w:rsidRDefault="00DF6C13" w:rsidP="003314C1">
            <w:pPr>
              <w:pStyle w:val="ListParagraph"/>
              <w:numPr>
                <w:ilvl w:val="0"/>
                <w:numId w:val="4"/>
              </w:numPr>
              <w:jc w:val="both"/>
              <w:cnfStyle w:val="000000100000" w:firstRow="0" w:lastRow="0" w:firstColumn="0" w:lastColumn="0" w:oddVBand="0" w:evenVBand="0" w:oddHBand="1" w:evenHBand="0" w:firstRowFirstColumn="0" w:firstRowLastColumn="0" w:lastRowFirstColumn="0" w:lastRowLastColumn="0"/>
            </w:pPr>
            <w:r>
              <w:t>Made Available for Trade (MAT) designation</w:t>
            </w:r>
            <w:r w:rsidR="0069541B">
              <w:t>/requirement</w:t>
            </w:r>
          </w:p>
        </w:tc>
      </w:tr>
      <w:tr w:rsidR="0072700E" w14:paraId="5690BD9B" w14:textId="77777777" w:rsidTr="00EB004A">
        <w:tc>
          <w:tcPr>
            <w:cnfStyle w:val="001000000000" w:firstRow="0" w:lastRow="0" w:firstColumn="1" w:lastColumn="0" w:oddVBand="0" w:evenVBand="0" w:oddHBand="0" w:evenHBand="0" w:firstRowFirstColumn="0" w:firstRowLastColumn="0" w:lastRowFirstColumn="0" w:lastRowLastColumn="0"/>
            <w:tcW w:w="1795" w:type="dxa"/>
          </w:tcPr>
          <w:p w14:paraId="77EBD7A9" w14:textId="590043C1" w:rsidR="0072700E" w:rsidRDefault="002C726E" w:rsidP="003314C1">
            <w:pPr>
              <w:jc w:val="left"/>
            </w:pPr>
            <w:r>
              <w:t>Swaps Dealers and Swaps Participants</w:t>
            </w:r>
          </w:p>
        </w:tc>
        <w:tc>
          <w:tcPr>
            <w:tcW w:w="7555" w:type="dxa"/>
          </w:tcPr>
          <w:p w14:paraId="7CCA3CB2" w14:textId="77777777" w:rsidR="0072700E" w:rsidRDefault="00747315" w:rsidP="003314C1">
            <w:pPr>
              <w:pStyle w:val="ListParagraph"/>
              <w:numPr>
                <w:ilvl w:val="0"/>
                <w:numId w:val="5"/>
              </w:numPr>
              <w:jc w:val="both"/>
              <w:cnfStyle w:val="000000000000" w:firstRow="0" w:lastRow="0" w:firstColumn="0" w:lastColumn="0" w:oddVBand="0" w:evenVBand="0" w:oddHBand="0" w:evenHBand="0" w:firstRowFirstColumn="0" w:firstRowLastColumn="0" w:lastRowFirstColumn="0" w:lastRowLastColumn="0"/>
            </w:pPr>
            <w:r>
              <w:t>Registration</w:t>
            </w:r>
          </w:p>
          <w:p w14:paraId="01A81AD6" w14:textId="77777777" w:rsidR="00747315" w:rsidRDefault="00747315" w:rsidP="003314C1">
            <w:pPr>
              <w:pStyle w:val="ListParagraph"/>
              <w:numPr>
                <w:ilvl w:val="0"/>
                <w:numId w:val="5"/>
              </w:numPr>
              <w:jc w:val="both"/>
              <w:cnfStyle w:val="000000000000" w:firstRow="0" w:lastRow="0" w:firstColumn="0" w:lastColumn="0" w:oddVBand="0" w:evenVBand="0" w:oddHBand="0" w:evenHBand="0" w:firstRowFirstColumn="0" w:firstRowLastColumn="0" w:lastRowFirstColumn="0" w:lastRowLastColumn="0"/>
            </w:pPr>
            <w:r>
              <w:t>Internal Business Conduct Standards</w:t>
            </w:r>
          </w:p>
          <w:p w14:paraId="27B84EC9" w14:textId="77777777" w:rsidR="00747315" w:rsidRDefault="00747315" w:rsidP="003314C1">
            <w:pPr>
              <w:pStyle w:val="ListParagraph"/>
              <w:numPr>
                <w:ilvl w:val="0"/>
                <w:numId w:val="5"/>
              </w:numPr>
              <w:jc w:val="both"/>
              <w:cnfStyle w:val="000000000000" w:firstRow="0" w:lastRow="0" w:firstColumn="0" w:lastColumn="0" w:oddVBand="0" w:evenVBand="0" w:oddHBand="0" w:evenHBand="0" w:firstRowFirstColumn="0" w:firstRowLastColumn="0" w:lastRowFirstColumn="0" w:lastRowLastColumn="0"/>
            </w:pPr>
            <w:r>
              <w:t>Capital and Margin for non-banks</w:t>
            </w:r>
          </w:p>
          <w:p w14:paraId="2DBD69CE" w14:textId="33ABB024" w:rsidR="003E203E" w:rsidRDefault="003E203E" w:rsidP="003314C1">
            <w:pPr>
              <w:pStyle w:val="ListParagraph"/>
              <w:numPr>
                <w:ilvl w:val="0"/>
                <w:numId w:val="5"/>
              </w:numPr>
              <w:jc w:val="both"/>
              <w:cnfStyle w:val="000000000000" w:firstRow="0" w:lastRow="0" w:firstColumn="0" w:lastColumn="0" w:oddVBand="0" w:evenVBand="0" w:oddHBand="0" w:evenHBand="0" w:firstRowFirstColumn="0" w:firstRowLastColumn="0" w:lastRowFirstColumn="0" w:lastRowLastColumn="0"/>
            </w:pPr>
            <w:r>
              <w:t>Segregation and Bankruptcy</w:t>
            </w:r>
          </w:p>
        </w:tc>
      </w:tr>
      <w:tr w:rsidR="0072700E" w14:paraId="0231A133" w14:textId="77777777" w:rsidTr="00EB00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14:paraId="09C6BEE0" w14:textId="72112A82" w:rsidR="0072700E" w:rsidRDefault="002C726E" w:rsidP="003314C1">
            <w:pPr>
              <w:jc w:val="both"/>
            </w:pPr>
            <w:r>
              <w:t>Position Limits</w:t>
            </w:r>
          </w:p>
        </w:tc>
        <w:tc>
          <w:tcPr>
            <w:tcW w:w="7555" w:type="dxa"/>
          </w:tcPr>
          <w:p w14:paraId="28954981" w14:textId="0C0ED67E" w:rsidR="0072700E" w:rsidRDefault="00E5597A" w:rsidP="003314C1">
            <w:pPr>
              <w:pStyle w:val="ListParagraph"/>
              <w:numPr>
                <w:ilvl w:val="0"/>
                <w:numId w:val="6"/>
              </w:numPr>
              <w:jc w:val="both"/>
              <w:cnfStyle w:val="000000100000" w:firstRow="0" w:lastRow="0" w:firstColumn="0" w:lastColumn="0" w:oddVBand="0" w:evenVBand="0" w:oddHBand="1" w:evenHBand="0" w:firstRowFirstColumn="0" w:firstRowLastColumn="0" w:lastRowFirstColumn="0" w:lastRowLastColumn="0"/>
            </w:pPr>
            <w:r>
              <w:t>Position Limits and Aggregation of Positions</w:t>
            </w:r>
          </w:p>
        </w:tc>
      </w:tr>
      <w:tr w:rsidR="0072700E" w14:paraId="1445130A" w14:textId="77777777" w:rsidTr="00EB004A">
        <w:tc>
          <w:tcPr>
            <w:cnfStyle w:val="001000000000" w:firstRow="0" w:lastRow="0" w:firstColumn="1" w:lastColumn="0" w:oddVBand="0" w:evenVBand="0" w:oddHBand="0" w:evenHBand="0" w:firstRowFirstColumn="0" w:firstRowLastColumn="0" w:lastRowFirstColumn="0" w:lastRowLastColumn="0"/>
            <w:tcW w:w="1795" w:type="dxa"/>
          </w:tcPr>
          <w:p w14:paraId="4501D202" w14:textId="5BA08F03" w:rsidR="0072700E" w:rsidRDefault="002C726E" w:rsidP="003314C1">
            <w:pPr>
              <w:jc w:val="both"/>
            </w:pPr>
            <w:r>
              <w:t>Enforcement</w:t>
            </w:r>
          </w:p>
        </w:tc>
        <w:tc>
          <w:tcPr>
            <w:tcW w:w="7555" w:type="dxa"/>
          </w:tcPr>
          <w:p w14:paraId="6C389A93" w14:textId="77777777" w:rsidR="0072700E" w:rsidRDefault="00E5597A" w:rsidP="003314C1">
            <w:pPr>
              <w:pStyle w:val="ListParagraph"/>
              <w:numPr>
                <w:ilvl w:val="0"/>
                <w:numId w:val="6"/>
              </w:numPr>
              <w:jc w:val="both"/>
              <w:cnfStyle w:val="000000000000" w:firstRow="0" w:lastRow="0" w:firstColumn="0" w:lastColumn="0" w:oddVBand="0" w:evenVBand="0" w:oddHBand="0" w:evenHBand="0" w:firstRowFirstColumn="0" w:firstRowLastColumn="0" w:lastRowFirstColumn="0" w:lastRowLastColumn="0"/>
            </w:pPr>
            <w:r>
              <w:t>Anti-Manipulation</w:t>
            </w:r>
          </w:p>
          <w:p w14:paraId="2B974458" w14:textId="77777777" w:rsidR="00E5597A" w:rsidRDefault="00E5597A" w:rsidP="003314C1">
            <w:pPr>
              <w:pStyle w:val="ListParagraph"/>
              <w:numPr>
                <w:ilvl w:val="0"/>
                <w:numId w:val="6"/>
              </w:numPr>
              <w:jc w:val="both"/>
              <w:cnfStyle w:val="000000000000" w:firstRow="0" w:lastRow="0" w:firstColumn="0" w:lastColumn="0" w:oddVBand="0" w:evenVBand="0" w:oddHBand="0" w:evenHBand="0" w:firstRowFirstColumn="0" w:firstRowLastColumn="0" w:lastRowFirstColumn="0" w:lastRowLastColumn="0"/>
            </w:pPr>
            <w:r>
              <w:t>Disruptive Trading Practices</w:t>
            </w:r>
          </w:p>
          <w:p w14:paraId="71E25E35" w14:textId="3E767F2C" w:rsidR="00E5597A" w:rsidRDefault="00BC008A" w:rsidP="003314C1">
            <w:pPr>
              <w:pStyle w:val="ListParagraph"/>
              <w:numPr>
                <w:ilvl w:val="0"/>
                <w:numId w:val="6"/>
              </w:numPr>
              <w:jc w:val="both"/>
              <w:cnfStyle w:val="000000000000" w:firstRow="0" w:lastRow="0" w:firstColumn="0" w:lastColumn="0" w:oddVBand="0" w:evenVBand="0" w:oddHBand="0" w:evenHBand="0" w:firstRowFirstColumn="0" w:firstRowLastColumn="0" w:lastRowFirstColumn="0" w:lastRowLastColumn="0"/>
            </w:pPr>
            <w:r>
              <w:t>Whistleblowers</w:t>
            </w:r>
          </w:p>
        </w:tc>
      </w:tr>
      <w:tr w:rsidR="0072700E" w14:paraId="44B29CEC" w14:textId="77777777" w:rsidTr="00EB00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14:paraId="38F81CCF" w14:textId="12B248A5" w:rsidR="0072700E" w:rsidRDefault="0063608A" w:rsidP="003314C1">
            <w:pPr>
              <w:jc w:val="left"/>
            </w:pPr>
            <w:r>
              <w:t>Particular Products</w:t>
            </w:r>
          </w:p>
        </w:tc>
        <w:tc>
          <w:tcPr>
            <w:tcW w:w="7555" w:type="dxa"/>
          </w:tcPr>
          <w:p w14:paraId="7AC3192D" w14:textId="77777777" w:rsidR="0072700E" w:rsidRDefault="00BC008A" w:rsidP="003314C1">
            <w:pPr>
              <w:pStyle w:val="ListParagraph"/>
              <w:numPr>
                <w:ilvl w:val="0"/>
                <w:numId w:val="7"/>
              </w:numPr>
              <w:jc w:val="both"/>
              <w:cnfStyle w:val="000000100000" w:firstRow="0" w:lastRow="0" w:firstColumn="0" w:lastColumn="0" w:oddVBand="0" w:evenVBand="0" w:oddHBand="1" w:evenHBand="0" w:firstRowFirstColumn="0" w:firstRowLastColumn="0" w:lastRowFirstColumn="0" w:lastRowLastColumn="0"/>
            </w:pPr>
            <w:r>
              <w:t>Agricultural Swaps</w:t>
            </w:r>
          </w:p>
          <w:p w14:paraId="03D0AE8E" w14:textId="77777777" w:rsidR="00BC008A" w:rsidRDefault="00991610" w:rsidP="003314C1">
            <w:pPr>
              <w:pStyle w:val="ListParagraph"/>
              <w:numPr>
                <w:ilvl w:val="0"/>
                <w:numId w:val="7"/>
              </w:numPr>
              <w:jc w:val="both"/>
              <w:cnfStyle w:val="000000100000" w:firstRow="0" w:lastRow="0" w:firstColumn="0" w:lastColumn="0" w:oddVBand="0" w:evenVBand="0" w:oddHBand="1" w:evenHBand="0" w:firstRowFirstColumn="0" w:firstRowLastColumn="0" w:lastRowFirstColumn="0" w:lastRowLastColumn="0"/>
            </w:pPr>
            <w:r>
              <w:t>Commodity</w:t>
            </w:r>
          </w:p>
          <w:p w14:paraId="48D0CCC8" w14:textId="77777777" w:rsidR="00991610" w:rsidRDefault="00991610" w:rsidP="003314C1">
            <w:pPr>
              <w:pStyle w:val="ListParagraph"/>
              <w:numPr>
                <w:ilvl w:val="0"/>
                <w:numId w:val="7"/>
              </w:numPr>
              <w:jc w:val="both"/>
              <w:cnfStyle w:val="000000100000" w:firstRow="0" w:lastRow="0" w:firstColumn="0" w:lastColumn="0" w:oddVBand="0" w:evenVBand="0" w:oddHBand="1" w:evenHBand="0" w:firstRowFirstColumn="0" w:firstRowLastColumn="0" w:lastRowFirstColumn="0" w:lastRowLastColumn="0"/>
            </w:pPr>
            <w:r>
              <w:t>Commodity Options</w:t>
            </w:r>
          </w:p>
          <w:p w14:paraId="2175F131" w14:textId="63EDC9CE" w:rsidR="00991610" w:rsidRDefault="00991610" w:rsidP="003314C1">
            <w:pPr>
              <w:pStyle w:val="ListParagraph"/>
              <w:numPr>
                <w:ilvl w:val="0"/>
                <w:numId w:val="7"/>
              </w:numPr>
              <w:jc w:val="both"/>
              <w:cnfStyle w:val="000000100000" w:firstRow="0" w:lastRow="0" w:firstColumn="0" w:lastColumn="0" w:oddVBand="0" w:evenVBand="0" w:oddHBand="1" w:evenHBand="0" w:firstRowFirstColumn="0" w:firstRowLastColumn="0" w:lastRowFirstColumn="0" w:lastRowLastColumn="0"/>
            </w:pPr>
            <w:r>
              <w:t>Foreign Currency</w:t>
            </w:r>
          </w:p>
        </w:tc>
      </w:tr>
      <w:tr w:rsidR="0072700E" w14:paraId="57A2198F" w14:textId="77777777" w:rsidTr="00EB004A">
        <w:tc>
          <w:tcPr>
            <w:cnfStyle w:val="001000000000" w:firstRow="0" w:lastRow="0" w:firstColumn="1" w:lastColumn="0" w:oddVBand="0" w:evenVBand="0" w:oddHBand="0" w:evenHBand="0" w:firstRowFirstColumn="0" w:firstRowLastColumn="0" w:lastRowFirstColumn="0" w:lastRowLastColumn="0"/>
            <w:tcW w:w="1795" w:type="dxa"/>
          </w:tcPr>
          <w:p w14:paraId="133AE573" w14:textId="5345EB9B" w:rsidR="0072700E" w:rsidRDefault="0063608A" w:rsidP="003314C1">
            <w:pPr>
              <w:jc w:val="both"/>
            </w:pPr>
            <w:r>
              <w:t>Other</w:t>
            </w:r>
          </w:p>
        </w:tc>
        <w:tc>
          <w:tcPr>
            <w:tcW w:w="7555" w:type="dxa"/>
          </w:tcPr>
          <w:p w14:paraId="5DAF0B9E" w14:textId="77777777" w:rsidR="0072700E" w:rsidRDefault="000939CA" w:rsidP="003314C1">
            <w:pPr>
              <w:pStyle w:val="ListParagraph"/>
              <w:numPr>
                <w:ilvl w:val="0"/>
                <w:numId w:val="8"/>
              </w:numPr>
              <w:jc w:val="both"/>
              <w:cnfStyle w:val="000000000000" w:firstRow="0" w:lastRow="0" w:firstColumn="0" w:lastColumn="0" w:oddVBand="0" w:evenVBand="0" w:oddHBand="0" w:evenHBand="0" w:firstRowFirstColumn="0" w:firstRowLastColumn="0" w:lastRowFirstColumn="0" w:lastRowLastColumn="0"/>
            </w:pPr>
            <w:r>
              <w:t>Investment Adviser Reporting</w:t>
            </w:r>
          </w:p>
          <w:p w14:paraId="3DCEDC9B" w14:textId="77777777" w:rsidR="000939CA" w:rsidRDefault="000939CA" w:rsidP="003314C1">
            <w:pPr>
              <w:pStyle w:val="ListParagraph"/>
              <w:numPr>
                <w:ilvl w:val="0"/>
                <w:numId w:val="8"/>
              </w:numPr>
              <w:jc w:val="both"/>
              <w:cnfStyle w:val="000000000000" w:firstRow="0" w:lastRow="0" w:firstColumn="0" w:lastColumn="0" w:oddVBand="0" w:evenVBand="0" w:oddHBand="0" w:evenHBand="0" w:firstRowFirstColumn="0" w:firstRowLastColumn="0" w:lastRowFirstColumn="0" w:lastRowLastColumn="0"/>
            </w:pPr>
            <w:r>
              <w:t>Volcker Rule</w:t>
            </w:r>
          </w:p>
          <w:p w14:paraId="06A5145B" w14:textId="77777777" w:rsidR="000939CA" w:rsidRDefault="000939CA" w:rsidP="003314C1">
            <w:pPr>
              <w:pStyle w:val="ListParagraph"/>
              <w:numPr>
                <w:ilvl w:val="0"/>
                <w:numId w:val="8"/>
              </w:numPr>
              <w:jc w:val="both"/>
              <w:cnfStyle w:val="000000000000" w:firstRow="0" w:lastRow="0" w:firstColumn="0" w:lastColumn="0" w:oddVBand="0" w:evenVBand="0" w:oddHBand="0" w:evenHBand="0" w:firstRowFirstColumn="0" w:firstRowLastColumn="0" w:lastRowFirstColumn="0" w:lastRowLastColumn="0"/>
            </w:pPr>
            <w:r>
              <w:t>Reliance on Credit Ratings</w:t>
            </w:r>
          </w:p>
          <w:p w14:paraId="0B2A446E" w14:textId="77777777" w:rsidR="000939CA" w:rsidRDefault="000939CA" w:rsidP="003314C1">
            <w:pPr>
              <w:pStyle w:val="ListParagraph"/>
              <w:numPr>
                <w:ilvl w:val="0"/>
                <w:numId w:val="8"/>
              </w:numPr>
              <w:jc w:val="both"/>
              <w:cnfStyle w:val="000000000000" w:firstRow="0" w:lastRow="0" w:firstColumn="0" w:lastColumn="0" w:oddVBand="0" w:evenVBand="0" w:oddHBand="0" w:evenHBand="0" w:firstRowFirstColumn="0" w:firstRowLastColumn="0" w:lastRowFirstColumn="0" w:lastRowLastColumn="0"/>
            </w:pPr>
            <w:r>
              <w:t>Fair Credit Reporting Act</w:t>
            </w:r>
          </w:p>
          <w:p w14:paraId="55812CD7" w14:textId="61F165F1" w:rsidR="000939CA" w:rsidRDefault="0040630A" w:rsidP="003314C1">
            <w:pPr>
              <w:pStyle w:val="ListParagraph"/>
              <w:numPr>
                <w:ilvl w:val="0"/>
                <w:numId w:val="8"/>
              </w:numPr>
              <w:jc w:val="both"/>
              <w:cnfStyle w:val="000000000000" w:firstRow="0" w:lastRow="0" w:firstColumn="0" w:lastColumn="0" w:oddVBand="0" w:evenVBand="0" w:oddHBand="0" w:evenHBand="0" w:firstRowFirstColumn="0" w:firstRowLastColumn="0" w:lastRowFirstColumn="0" w:lastRowLastColumn="0"/>
            </w:pPr>
            <w:r>
              <w:t>Cross-Border Applications</w:t>
            </w:r>
          </w:p>
        </w:tc>
      </w:tr>
    </w:tbl>
    <w:p w14:paraId="59E87DAC" w14:textId="64D69862" w:rsidR="00482903" w:rsidRDefault="00482903" w:rsidP="00956D41">
      <w:pPr>
        <w:spacing w:line="480" w:lineRule="auto"/>
        <w:ind w:firstLine="720"/>
        <w:jc w:val="both"/>
      </w:pPr>
    </w:p>
    <w:p w14:paraId="13D9D68C" w14:textId="7806B61D" w:rsidR="000816B7" w:rsidRDefault="000816B7" w:rsidP="00170083">
      <w:pPr>
        <w:pStyle w:val="Heading3"/>
        <w:spacing w:line="480" w:lineRule="auto"/>
      </w:pPr>
      <w:r>
        <w:t>International Context</w:t>
      </w:r>
    </w:p>
    <w:p w14:paraId="4373D367" w14:textId="02CD4B6C" w:rsidR="00475EE6" w:rsidRDefault="00170083" w:rsidP="00475EE6">
      <w:pPr>
        <w:spacing w:line="480" w:lineRule="auto"/>
        <w:ind w:firstLine="720"/>
        <w:jc w:val="both"/>
      </w:pPr>
      <w:r>
        <w:t xml:space="preserve">Given the global nature of the </w:t>
      </w:r>
      <w:r w:rsidR="00456AFB">
        <w:t xml:space="preserve">financial system, US regulators coordinated </w:t>
      </w:r>
      <w:r w:rsidR="00C63A02">
        <w:t xml:space="preserve">with counterparts internationally to harmonize </w:t>
      </w:r>
      <w:r w:rsidR="00025AA4">
        <w:t xml:space="preserve">regulatory requirements.  In this regard, in Europe, </w:t>
      </w:r>
      <w:r w:rsidR="00025AA4">
        <w:lastRenderedPageBreak/>
        <w:t xml:space="preserve">both </w:t>
      </w:r>
      <w:r w:rsidR="0088504F">
        <w:t xml:space="preserve">the UK and EU passed </w:t>
      </w:r>
      <w:r w:rsidR="00CC29A8">
        <w:t xml:space="preserve">comprehensive reforms of their </w:t>
      </w:r>
      <w:r w:rsidR="004D2D2D">
        <w:t xml:space="preserve">part of the international </w:t>
      </w:r>
      <w:r w:rsidR="00CC29A8">
        <w:t>financial system.  The EU passed the Euro</w:t>
      </w:r>
      <w:r w:rsidR="004521B3">
        <w:t>pean Market Infrastructure Regulation (EMIR)</w:t>
      </w:r>
      <w:r w:rsidR="004D2D2D">
        <w:t xml:space="preserve"> with similar aims as the Dodd-Frank Act</w:t>
      </w:r>
      <w:r w:rsidR="002E0CE1">
        <w:t xml:space="preserve">, while Bank of England promulgated regulations requiring clearing of most trades involving UK based entities.  </w:t>
      </w:r>
      <w:r w:rsidR="00FF40CE">
        <w:t xml:space="preserve">In Asia, </w:t>
      </w:r>
      <w:r w:rsidR="002938B2">
        <w:t>the Japanese Financial Services Authority (JFSA) published rules requiring yen denomi</w:t>
      </w:r>
      <w:r w:rsidR="009C7A56">
        <w:t xml:space="preserve">nated </w:t>
      </w:r>
      <w:r w:rsidR="00AE5664">
        <w:t>IR swaps and certain CD swaps contracts be cleared by the end of 2012.</w:t>
      </w:r>
      <w:r w:rsidR="00627579">
        <w:t xml:space="preserve">  The Monetary Authority of Singapore</w:t>
      </w:r>
      <w:r w:rsidR="00EC01D7">
        <w:t xml:space="preserve"> and the Securities and Futures Commission of Hong Kong</w:t>
      </w:r>
      <w:r w:rsidR="00096D58">
        <w:t xml:space="preserve"> both also issued</w:t>
      </w:r>
      <w:r w:rsidR="00AB38FA">
        <w:t xml:space="preserve"> </w:t>
      </w:r>
      <w:r w:rsidR="00A271B6">
        <w:t xml:space="preserve">consultation papers on their intention to </w:t>
      </w:r>
      <w:r w:rsidR="00F872C2">
        <w:t xml:space="preserve">clear </w:t>
      </w:r>
      <w:r w:rsidR="00475EE6">
        <w:t>swaps denominated in certain Asian currencies.  Table 2 summarizes the international context:</w:t>
      </w:r>
    </w:p>
    <w:p w14:paraId="2C2EEC2E" w14:textId="1F11ECFE" w:rsidR="000C5086" w:rsidRDefault="000C5086" w:rsidP="000C5086">
      <w:pPr>
        <w:pStyle w:val="Caption"/>
        <w:keepNext/>
      </w:pPr>
      <w:r>
        <w:t xml:space="preserve">Table </w:t>
      </w:r>
      <w:fldSimple w:instr=" SEQ Table \* ARABIC ">
        <w:r>
          <w:rPr>
            <w:noProof/>
          </w:rPr>
          <w:t>2</w:t>
        </w:r>
      </w:fldSimple>
      <w:r>
        <w:rPr>
          <w:noProof/>
        </w:rPr>
        <w:t xml:space="preserve"> Summary of Central Clearing Requirements in Major FInancial Centers</w:t>
      </w:r>
    </w:p>
    <w:tbl>
      <w:tblPr>
        <w:tblStyle w:val="PlainTable5"/>
        <w:tblW w:w="5000" w:type="pct"/>
        <w:tblLook w:val="06A0" w:firstRow="1" w:lastRow="0" w:firstColumn="1" w:lastColumn="0" w:noHBand="1" w:noVBand="1"/>
      </w:tblPr>
      <w:tblGrid>
        <w:gridCol w:w="2567"/>
        <w:gridCol w:w="6793"/>
      </w:tblGrid>
      <w:tr w:rsidR="00577089" w14:paraId="41FDA192" w14:textId="77777777" w:rsidTr="000614F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371" w:type="pct"/>
          </w:tcPr>
          <w:p w14:paraId="423C9901" w14:textId="77777777" w:rsidR="00577089" w:rsidRDefault="00577089" w:rsidP="003314C1">
            <w:pPr>
              <w:jc w:val="both"/>
            </w:pPr>
          </w:p>
        </w:tc>
        <w:tc>
          <w:tcPr>
            <w:tcW w:w="3629" w:type="pct"/>
          </w:tcPr>
          <w:p w14:paraId="29C692E2" w14:textId="77777777" w:rsidR="00577089" w:rsidRDefault="00577089" w:rsidP="003314C1">
            <w:pPr>
              <w:jc w:val="both"/>
              <w:cnfStyle w:val="100000000000" w:firstRow="1" w:lastRow="0" w:firstColumn="0" w:lastColumn="0" w:oddVBand="0" w:evenVBand="0" w:oddHBand="0" w:evenHBand="0" w:firstRowFirstColumn="0" w:firstRowLastColumn="0" w:lastRowFirstColumn="0" w:lastRowLastColumn="0"/>
            </w:pPr>
          </w:p>
        </w:tc>
      </w:tr>
      <w:tr w:rsidR="00577089" w14:paraId="7481F5B6" w14:textId="77777777" w:rsidTr="000614F4">
        <w:tc>
          <w:tcPr>
            <w:cnfStyle w:val="001000000000" w:firstRow="0" w:lastRow="0" w:firstColumn="1" w:lastColumn="0" w:oddVBand="0" w:evenVBand="0" w:oddHBand="0" w:evenHBand="0" w:firstRowFirstColumn="0" w:firstRowLastColumn="0" w:lastRowFirstColumn="0" w:lastRowLastColumn="0"/>
            <w:tcW w:w="1371" w:type="pct"/>
          </w:tcPr>
          <w:p w14:paraId="3A2C4418" w14:textId="37985659" w:rsidR="00577089" w:rsidRDefault="00577089" w:rsidP="003314C1">
            <w:pPr>
              <w:jc w:val="both"/>
            </w:pPr>
            <w:r>
              <w:t>North America</w:t>
            </w:r>
          </w:p>
        </w:tc>
        <w:tc>
          <w:tcPr>
            <w:tcW w:w="3629" w:type="pct"/>
          </w:tcPr>
          <w:p w14:paraId="4F3D0F54" w14:textId="77BC504E" w:rsidR="00577089" w:rsidRDefault="003F1AD8" w:rsidP="00896370">
            <w:pPr>
              <w:pStyle w:val="ListParagraph"/>
              <w:numPr>
                <w:ilvl w:val="0"/>
                <w:numId w:val="9"/>
              </w:numPr>
              <w:cnfStyle w:val="000000000000" w:firstRow="0" w:lastRow="0" w:firstColumn="0" w:lastColumn="0" w:oddVBand="0" w:evenVBand="0" w:oddHBand="0" w:evenHBand="0" w:firstRowFirstColumn="0" w:firstRowLastColumn="0" w:lastRowFirstColumn="0" w:lastRowLastColumn="0"/>
            </w:pPr>
            <w:r>
              <w:t>Dodd-Frank Act and CFTC and SEC rulemaking</w:t>
            </w:r>
            <w:r w:rsidR="003314C1">
              <w:t xml:space="preserve"> requires mandatory</w:t>
            </w:r>
            <w:r w:rsidR="008C6CD4">
              <w:t xml:space="preserve"> clearing of IR swaps contracts by September 2013</w:t>
            </w:r>
          </w:p>
        </w:tc>
      </w:tr>
      <w:tr w:rsidR="00577089" w14:paraId="666265ED" w14:textId="77777777" w:rsidTr="000614F4">
        <w:tc>
          <w:tcPr>
            <w:cnfStyle w:val="001000000000" w:firstRow="0" w:lastRow="0" w:firstColumn="1" w:lastColumn="0" w:oddVBand="0" w:evenVBand="0" w:oddHBand="0" w:evenHBand="0" w:firstRowFirstColumn="0" w:firstRowLastColumn="0" w:lastRowFirstColumn="0" w:lastRowLastColumn="0"/>
            <w:tcW w:w="1371" w:type="pct"/>
          </w:tcPr>
          <w:p w14:paraId="38BC2C0C" w14:textId="21393C64" w:rsidR="00577089" w:rsidRDefault="00577089" w:rsidP="003314C1">
            <w:pPr>
              <w:jc w:val="both"/>
            </w:pPr>
            <w:r>
              <w:t>Europe</w:t>
            </w:r>
          </w:p>
        </w:tc>
        <w:tc>
          <w:tcPr>
            <w:tcW w:w="3629" w:type="pct"/>
          </w:tcPr>
          <w:p w14:paraId="25F2959D" w14:textId="08EBA91F" w:rsidR="00577089" w:rsidRDefault="00622956" w:rsidP="003F2A46">
            <w:pPr>
              <w:pStyle w:val="ListParagraph"/>
              <w:numPr>
                <w:ilvl w:val="0"/>
                <w:numId w:val="9"/>
              </w:numPr>
              <w:cnfStyle w:val="000000000000" w:firstRow="0" w:lastRow="0" w:firstColumn="0" w:lastColumn="0" w:oddVBand="0" w:evenVBand="0" w:oddHBand="0" w:evenHBand="0" w:firstRowFirstColumn="0" w:firstRowLastColumn="0" w:lastRowFirstColumn="0" w:lastRowLastColumn="0"/>
            </w:pPr>
            <w:r>
              <w:t>European Market Infrastructure Regulation (EMIR) passed in 2012</w:t>
            </w:r>
          </w:p>
        </w:tc>
      </w:tr>
      <w:tr w:rsidR="00577089" w14:paraId="08FFE959" w14:textId="77777777" w:rsidTr="000614F4">
        <w:tc>
          <w:tcPr>
            <w:cnfStyle w:val="001000000000" w:firstRow="0" w:lastRow="0" w:firstColumn="1" w:lastColumn="0" w:oddVBand="0" w:evenVBand="0" w:oddHBand="0" w:evenHBand="0" w:firstRowFirstColumn="0" w:firstRowLastColumn="0" w:lastRowFirstColumn="0" w:lastRowLastColumn="0"/>
            <w:tcW w:w="1371" w:type="pct"/>
          </w:tcPr>
          <w:p w14:paraId="67ED1049" w14:textId="1378D890" w:rsidR="00577089" w:rsidRDefault="00577089" w:rsidP="003314C1">
            <w:pPr>
              <w:jc w:val="both"/>
            </w:pPr>
            <w:r>
              <w:t>Asia</w:t>
            </w:r>
          </w:p>
        </w:tc>
        <w:tc>
          <w:tcPr>
            <w:tcW w:w="3629" w:type="pct"/>
          </w:tcPr>
          <w:p w14:paraId="663D319C" w14:textId="77777777" w:rsidR="00577089" w:rsidRDefault="001655FC" w:rsidP="00896370">
            <w:pPr>
              <w:pStyle w:val="ListParagraph"/>
              <w:numPr>
                <w:ilvl w:val="0"/>
                <w:numId w:val="9"/>
              </w:numPr>
              <w:cnfStyle w:val="000000000000" w:firstRow="0" w:lastRow="0" w:firstColumn="0" w:lastColumn="0" w:oddVBand="0" w:evenVBand="0" w:oddHBand="0" w:evenHBand="0" w:firstRowFirstColumn="0" w:firstRowLastColumn="0" w:lastRowFirstColumn="0" w:lastRowLastColumn="0"/>
            </w:pPr>
            <w:r>
              <w:t>Japan Financial Services Authority requires yen denominated IR swaps referencing LIBOR to be cleared by end of 2012.</w:t>
            </w:r>
          </w:p>
          <w:p w14:paraId="431C6759" w14:textId="58D6BF89" w:rsidR="001655FC" w:rsidRDefault="000A7150" w:rsidP="00896370">
            <w:pPr>
              <w:pStyle w:val="ListParagraph"/>
              <w:numPr>
                <w:ilvl w:val="0"/>
                <w:numId w:val="9"/>
              </w:numPr>
              <w:cnfStyle w:val="000000000000" w:firstRow="0" w:lastRow="0" w:firstColumn="0" w:lastColumn="0" w:oddVBand="0" w:evenVBand="0" w:oddHBand="0" w:evenHBand="0" w:firstRowFirstColumn="0" w:firstRowLastColumn="0" w:lastRowFirstColumn="0" w:lastRowLastColumn="0"/>
            </w:pPr>
            <w:r>
              <w:t xml:space="preserve">Hong Kong Monetary Authority and the Securities and Futures Commission release consultation paper </w:t>
            </w:r>
            <w:r w:rsidR="00896370">
              <w:t>in 2011</w:t>
            </w:r>
            <w:r w:rsidR="00896370">
              <w:t xml:space="preserve"> </w:t>
            </w:r>
            <w:r>
              <w:t xml:space="preserve">on clearing of certain </w:t>
            </w:r>
            <w:r w:rsidR="00502B0A">
              <w:t>IR swaps denominated in Asian currencie</w:t>
            </w:r>
            <w:r w:rsidR="00896370">
              <w:t>s</w:t>
            </w:r>
            <w:r w:rsidR="00914E91">
              <w:t>.</w:t>
            </w:r>
          </w:p>
          <w:p w14:paraId="0C969C89" w14:textId="6857349A" w:rsidR="00502B0A" w:rsidRDefault="00502B0A" w:rsidP="00896370">
            <w:pPr>
              <w:pStyle w:val="ListParagraph"/>
              <w:numPr>
                <w:ilvl w:val="0"/>
                <w:numId w:val="9"/>
              </w:numPr>
              <w:cnfStyle w:val="000000000000" w:firstRow="0" w:lastRow="0" w:firstColumn="0" w:lastColumn="0" w:oddVBand="0" w:evenVBand="0" w:oddHBand="0" w:evenHBand="0" w:firstRowFirstColumn="0" w:firstRowLastColumn="0" w:lastRowFirstColumn="0" w:lastRowLastColumn="0"/>
            </w:pPr>
            <w:r>
              <w:t xml:space="preserve">Monetary Authority of Singapore (MAS) </w:t>
            </w:r>
            <w:r w:rsidR="009B3B11">
              <w:t xml:space="preserve">releases consultation paper </w:t>
            </w:r>
            <w:r w:rsidR="00896370">
              <w:t xml:space="preserve">in 2011 </w:t>
            </w:r>
            <w:r w:rsidR="00914E91">
              <w:t xml:space="preserve">on </w:t>
            </w:r>
            <w:r w:rsidR="00896370">
              <w:t xml:space="preserve">plans for </w:t>
            </w:r>
            <w:r w:rsidR="00914E91">
              <w:t xml:space="preserve">clearing of certain Singapore Dollar </w:t>
            </w:r>
            <w:r w:rsidR="00896370">
              <w:t xml:space="preserve">denominated </w:t>
            </w:r>
            <w:r w:rsidR="00914E91">
              <w:t>IR swaps</w:t>
            </w:r>
            <w:r w:rsidR="00896370">
              <w:t>.</w:t>
            </w:r>
          </w:p>
        </w:tc>
      </w:tr>
      <w:tr w:rsidR="00577089" w14:paraId="591BBD82" w14:textId="77777777" w:rsidTr="000614F4">
        <w:tc>
          <w:tcPr>
            <w:cnfStyle w:val="001000000000" w:firstRow="0" w:lastRow="0" w:firstColumn="1" w:lastColumn="0" w:oddVBand="0" w:evenVBand="0" w:oddHBand="0" w:evenHBand="0" w:firstRowFirstColumn="0" w:firstRowLastColumn="0" w:lastRowFirstColumn="0" w:lastRowLastColumn="0"/>
            <w:tcW w:w="1371" w:type="pct"/>
          </w:tcPr>
          <w:p w14:paraId="5CA7A9F0" w14:textId="3BE582AE" w:rsidR="00577089" w:rsidRDefault="00F71C54" w:rsidP="003314C1">
            <w:pPr>
              <w:jc w:val="both"/>
            </w:pPr>
            <w:r>
              <w:t>Australia</w:t>
            </w:r>
          </w:p>
        </w:tc>
        <w:tc>
          <w:tcPr>
            <w:tcW w:w="3629" w:type="pct"/>
          </w:tcPr>
          <w:p w14:paraId="272F3547" w14:textId="25294191" w:rsidR="00577089" w:rsidRDefault="00BD12A4" w:rsidP="00184052">
            <w:pPr>
              <w:pStyle w:val="ListParagraph"/>
              <w:numPr>
                <w:ilvl w:val="0"/>
                <w:numId w:val="10"/>
              </w:numPr>
              <w:cnfStyle w:val="000000000000" w:firstRow="0" w:lastRow="0" w:firstColumn="0" w:lastColumn="0" w:oddVBand="0" w:evenVBand="0" w:oddHBand="0" w:evenHBand="0" w:firstRowFirstColumn="0" w:firstRowLastColumn="0" w:lastRowFirstColumn="0" w:lastRowLastColumn="0"/>
            </w:pPr>
            <w:r>
              <w:t xml:space="preserve">Australian Council of Financial Regulators </w:t>
            </w:r>
            <w:r w:rsidR="00A21F7B">
              <w:t>in 2012 announcing plans to pass legislation requiring mandatory clearing of A</w:t>
            </w:r>
            <w:r w:rsidR="003F2A46">
              <w:t>ustralian Dollar denominated IR swaps by end of 2012.</w:t>
            </w:r>
          </w:p>
        </w:tc>
      </w:tr>
    </w:tbl>
    <w:p w14:paraId="75AA4155" w14:textId="77777777" w:rsidR="00475EE6" w:rsidRPr="000816B7" w:rsidRDefault="00475EE6" w:rsidP="00475EE6">
      <w:pPr>
        <w:spacing w:line="480" w:lineRule="auto"/>
        <w:ind w:firstLine="720"/>
        <w:jc w:val="both"/>
      </w:pPr>
    </w:p>
    <w:p w14:paraId="5850AA5C" w14:textId="634DC182" w:rsidR="00B13BAB" w:rsidRDefault="00B13BAB" w:rsidP="00170083">
      <w:pPr>
        <w:pStyle w:val="Heading1"/>
        <w:spacing w:line="480" w:lineRule="auto"/>
      </w:pPr>
      <w:r>
        <w:lastRenderedPageBreak/>
        <w:t>Theory</w:t>
      </w:r>
    </w:p>
    <w:p w14:paraId="2442E1D4" w14:textId="144556E7" w:rsidR="00B13BAB" w:rsidRDefault="00B9520A" w:rsidP="00170083">
      <w:pPr>
        <w:spacing w:line="480" w:lineRule="auto"/>
      </w:pPr>
      <w:r>
        <w:t>(Add theory section here)</w:t>
      </w:r>
    </w:p>
    <w:p w14:paraId="2B165F32" w14:textId="4482FFFF" w:rsidR="00012529" w:rsidRDefault="00A96B98" w:rsidP="00170083">
      <w:pPr>
        <w:pStyle w:val="Heading1"/>
        <w:spacing w:line="480" w:lineRule="auto"/>
      </w:pPr>
      <w:r>
        <w:t>Identification Strategy</w:t>
      </w:r>
    </w:p>
    <w:p w14:paraId="7A5827A3" w14:textId="5B341FA2" w:rsidR="00A96B98" w:rsidRDefault="00781C1A" w:rsidP="00170083">
      <w:pPr>
        <w:spacing w:line="480" w:lineRule="auto"/>
      </w:pPr>
      <w:r>
        <w:t>(Add identification strategy here)</w:t>
      </w:r>
    </w:p>
    <w:p w14:paraId="517154C7" w14:textId="4EC87616" w:rsidR="00A96B98" w:rsidRDefault="00A96B98" w:rsidP="00170083">
      <w:pPr>
        <w:pStyle w:val="Heading1"/>
        <w:spacing w:line="480" w:lineRule="auto"/>
      </w:pPr>
      <w:r>
        <w:t>Data</w:t>
      </w:r>
    </w:p>
    <w:p w14:paraId="02FB73A2" w14:textId="366D1976" w:rsidR="008A79F1" w:rsidRDefault="008A79F1" w:rsidP="00CD1B3E">
      <w:pPr>
        <w:spacing w:line="480" w:lineRule="auto"/>
        <w:ind w:firstLine="720"/>
        <w:jc w:val="both"/>
      </w:pPr>
      <w:r>
        <w:t>The Commodity Futures Trading Commission’s (CFTC) clearing mandate on IR</w:t>
      </w:r>
      <w:r w:rsidR="00CD1B3E">
        <w:t xml:space="preserve"> swaps</w:t>
      </w:r>
      <w:r>
        <w:t xml:space="preserve"> became effective on March 11, 2013.  The regulation was implemented in phases: in phase 1, which became effective on March 11, certain </w:t>
      </w:r>
      <w:r w:rsidR="00CD1B3E">
        <w:t>IR swaps</w:t>
      </w:r>
      <w:r>
        <w:rPr>
          <w:rStyle w:val="FootnoteReference"/>
        </w:rPr>
        <w:footnoteReference w:id="3"/>
      </w:r>
      <w:r>
        <w:t xml:space="preserve"> involving swaps dealers (SD), major swap participants (MSP), or active funds needed to be cleared.  In phase 2, which became effective after 90 days, </w:t>
      </w:r>
      <w:r w:rsidR="00CD1B3E">
        <w:t>IR swaps</w:t>
      </w:r>
      <w:r>
        <w:t xml:space="preserve"> involving certain additional entities including commodity pool operators, private funds and persons predominantly engaged in activities that are in the business of banking, or in other activities that are financial in nature also needed to be cleared.  In phase 3, which became effective after 180 days, </w:t>
      </w:r>
      <w:r w:rsidR="00CD1B3E">
        <w:t>IR swaps</w:t>
      </w:r>
      <w:r>
        <w:t xml:space="preserve"> of all other entities (unless covered by some exemption) needed to be cleared.  The </w:t>
      </w:r>
      <w:r w:rsidR="00CD1B3E">
        <w:t>IR swaps</w:t>
      </w:r>
      <w:r>
        <w:t xml:space="preserve"> covered by the mandate were fixed-to-floating rate swaps denominated in US Dollar (USD), Euro (EUR), Sterling (GBP) and Yen (JPY) with a tenor of 28 days to 50 years (30 years for JPY), and floating legs based on the USD LIBOR, EURIBOR, GBP LIBOR and JPY LIBOR floating rate indexes, with no optionality, dual currency or conditional notional amounts.  These are the largest group (by volume) of </w:t>
      </w:r>
      <w:r w:rsidR="00CD1B3E">
        <w:t>IR swaps</w:t>
      </w:r>
      <w:r>
        <w:t xml:space="preserve"> traded in the market.  </w:t>
      </w:r>
      <w:r>
        <w:lastRenderedPageBreak/>
        <w:t xml:space="preserve">During a “request for comments”, the commission also considered </w:t>
      </w:r>
      <w:r w:rsidR="00CD1B3E">
        <w:t>IR swaps</w:t>
      </w:r>
      <w:r>
        <w:t xml:space="preserve"> denominated in other currencies such as the Australian Dollars (AUD), Canadian Dollars (CAD), Swiss Francs (CHF), Swedish Krone (SEK), Czech Koruna (CZK), Danish Krone (DKK), Hong Kong Dollar (HKD), Hungarian Forint (HUF), Norwegian Krone (NOK), New Zealand Dollar (NZD), Polish Zloty (PLN), Singapore Dollar (SGD), and South African Rand (ZAR).  However, it did not mandate clearing for </w:t>
      </w:r>
      <w:r w:rsidR="00CD1B3E">
        <w:t>IR swaps</w:t>
      </w:r>
      <w:r>
        <w:t xml:space="preserve"> denominated in those currencies.</w:t>
      </w:r>
    </w:p>
    <w:p w14:paraId="038FAF33" w14:textId="77777777" w:rsidR="008A79F1" w:rsidRDefault="008A79F1" w:rsidP="00441C17">
      <w:pPr>
        <w:spacing w:line="480" w:lineRule="auto"/>
        <w:ind w:firstLine="720"/>
        <w:jc w:val="both"/>
      </w:pPr>
      <w:r>
        <w:t>This paper compares prices, price volatility and market size for the period before and after phase 1 of the trading mandate becomes effective</w:t>
      </w:r>
      <w:r>
        <w:rPr>
          <w:rStyle w:val="FootnoteReference"/>
        </w:rPr>
        <w:footnoteReference w:id="4"/>
      </w:r>
      <w:r>
        <w:t>.  I compare relevant metrics (the counterparty risk discount/premium, the gross notional market size and the daily coefficient of variation) for USD denominated swaps against CAD denominated swaps, which are the largest regulated and unregulated markets, respectively</w:t>
      </w:r>
      <w:r>
        <w:rPr>
          <w:rStyle w:val="FootnoteReference"/>
        </w:rPr>
        <w:footnoteReference w:id="5"/>
      </w:r>
      <w:r>
        <w:t>.  In order to minimize the effects of interest rate policy and other macroeconomic variables, I consider the ten trading days prior to (Feb 25 2013 – Mar 8, 2013) and after (Mar 11 – Mar 22, 3013) the regulation becomes effective, a short enough period where macroeconomic variables should be stable.</w:t>
      </w:r>
    </w:p>
    <w:p w14:paraId="3A40E47D" w14:textId="42E4477D" w:rsidR="008A79F1" w:rsidRDefault="008A79F1" w:rsidP="00B0289A">
      <w:pPr>
        <w:spacing w:line="480" w:lineRule="auto"/>
        <w:ind w:firstLine="720"/>
        <w:jc w:val="both"/>
      </w:pPr>
      <w:r>
        <w:t xml:space="preserve">In order to calculate the fair price of an </w:t>
      </w:r>
      <w:r w:rsidR="00CD1B3E">
        <w:t>IR swaps</w:t>
      </w:r>
      <w:r>
        <w:t xml:space="preserve">, I need to forecast future floating rate payments and discount the payments (both fixed and floating) using the correct yield curve.  I use a “single curve” method to both forecast future payments and discount the payments.  The single curve method was the prevalent pricing method on the </w:t>
      </w:r>
      <w:r w:rsidR="00CD1B3E">
        <w:t>IR swaps</w:t>
      </w:r>
      <w:r>
        <w:t xml:space="preserve"> market during the time frame of the study.  Following some instability in the financial markets and the LIBOR </w:t>
      </w:r>
      <w:r>
        <w:lastRenderedPageBreak/>
        <w:t xml:space="preserve">manipulation scandal, the market moved to “dual curve discounting”.  Since this was not the prevalent method of calculating fair prices at the time of the study, it is not considered in this paper.  For USD swaps, I obtain the USD semiannual fixed-floating rate curve for each trading day from Bloomberg.  The curve consists of three segments (legs): the short leg is the rate on 3M USD LIBOR (deposit rate), the medium leg is the price of Eurodollar futures from 6M – 18M (a convexity adjustment is made to account for differences in payoffs between futures and forward/swaps contracts) and the long leg is the rate on actively traded forward rate agreements.  For CAD denominated swaps, I obtain the relevant Canadian yield curve from the Bloomberg Terminal.  For the CAD curve, the short leg consists of deposit rates (Canadian Call Loan Rate [CLLR] and Canadian Dollar Offered rate [CDOR]) between 1D – 3M); the medium leg consists of Canadian Banker’s Acceptance (BAX) futures ranging from 6M – 21M; the long end of the curve consists of FRA between 2Y – 30Y.  I obtain the underlying prices/quotes of the above instruments for each trading day from Bloomberg and use the </w:t>
      </w:r>
      <w:proofErr w:type="spellStart"/>
      <w:r>
        <w:t>QuantLib</w:t>
      </w:r>
      <w:proofErr w:type="spellEnd"/>
      <w:r>
        <w:t>-python library to construct a piecewise linear forward curve.</w:t>
      </w:r>
    </w:p>
    <w:p w14:paraId="668A5947" w14:textId="610F3C19" w:rsidR="008A79F1" w:rsidRDefault="008A79F1" w:rsidP="00147694">
      <w:pPr>
        <w:spacing w:line="480" w:lineRule="auto"/>
        <w:ind w:firstLine="720"/>
        <w:jc w:val="both"/>
      </w:pPr>
      <w:r>
        <w:t xml:space="preserve">I obtain trading data from the Depository Trust &amp; Clearing Corporation (DTCC) Data Repository (DDR).  </w:t>
      </w:r>
      <w:r w:rsidR="0070689F">
        <w:t>During the trading period considered in this study</w:t>
      </w:r>
      <w:r>
        <w:t xml:space="preserve">, it was the only Swaps Data Repository (SDR) in operation and contained trade data for most </w:t>
      </w:r>
      <w:r w:rsidR="00CD1B3E">
        <w:t>IR swaps</w:t>
      </w:r>
      <w:r>
        <w:t xml:space="preserve">.  It excludes swaps exempted from DFA reporting requirements and any swaps that neither involve USD nor have a US registered firm as a counterparty.  The data elements include: the swap currency, the date and time of the trade, the effective date (when the swaps contract comes into effect), the maturity date (when the swaps contract terminates), the fixed rate, the fixed rate payment frequency, the floating rate index, the floating rate payment frequency, the clearing status, the </w:t>
      </w:r>
      <w:r>
        <w:lastRenderedPageBreak/>
        <w:t xml:space="preserve">notional value, capped notional indicator.  For USD swaps, USD LIBOR is the floating rate index for 98% of swaps.  I exclude </w:t>
      </w:r>
      <w:r w:rsidR="00CD1B3E">
        <w:t>IR swaps</w:t>
      </w:r>
      <w:r>
        <w:t xml:space="preserve"> using other indices such as the Fed Funds Rate or the Muni Rate.  For CAD swaps, CDOR is the floating rate index for 99% of swaps.  I exclude swaps that make a single payment at maturity (i.e., payment frequency is 1T).  </w:t>
      </w:r>
      <w:r>
        <w:fldChar w:fldCharType="begin"/>
      </w:r>
      <w:r>
        <w:instrText xml:space="preserve"> REF _Ref92820171 \h </w:instrText>
      </w:r>
      <w:r w:rsidR="00BF6365">
        <w:instrText xml:space="preserve"> \* MERGEFORMAT </w:instrText>
      </w:r>
      <w:r>
        <w:fldChar w:fldCharType="separate"/>
      </w:r>
      <w:r>
        <w:t xml:space="preserve">Table </w:t>
      </w:r>
      <w:r>
        <w:rPr>
          <w:noProof/>
        </w:rPr>
        <w:t>1</w:t>
      </w:r>
      <w:r>
        <w:fldChar w:fldCharType="end"/>
      </w:r>
      <w:r>
        <w:t xml:space="preserve"> shows the notional value and number of trades captured in my data:</w:t>
      </w:r>
    </w:p>
    <w:p w14:paraId="648FED74" w14:textId="5AD888EE" w:rsidR="008A79F1" w:rsidRDefault="008A79F1" w:rsidP="00170083">
      <w:pPr>
        <w:pStyle w:val="Caption"/>
        <w:keepNext/>
        <w:spacing w:line="480" w:lineRule="auto"/>
        <w:jc w:val="center"/>
      </w:pPr>
      <w:bookmarkStart w:id="0" w:name="_Ref92820171"/>
      <w:r>
        <w:t xml:space="preserve">Table </w:t>
      </w:r>
      <w:fldSimple w:instr=" SEQ Table \* ARABIC ">
        <w:r w:rsidR="000C5086">
          <w:rPr>
            <w:noProof/>
          </w:rPr>
          <w:t>3</w:t>
        </w:r>
      </w:fldSimple>
      <w:bookmarkEnd w:id="0"/>
      <w:r>
        <w:rPr>
          <w:noProof/>
        </w:rPr>
        <w:t xml:space="preserve"> Number of trades and notional value of USD and CAD denominated </w:t>
      </w:r>
      <w:r w:rsidR="00CD1B3E">
        <w:rPr>
          <w:noProof/>
        </w:rPr>
        <w:t>IR swaps</w:t>
      </w:r>
    </w:p>
    <w:tbl>
      <w:tblPr>
        <w:tblW w:w="7387" w:type="dxa"/>
        <w:jc w:val="center"/>
        <w:tblLook w:val="04A0" w:firstRow="1" w:lastRow="0" w:firstColumn="1" w:lastColumn="0" w:noHBand="0" w:noVBand="1"/>
      </w:tblPr>
      <w:tblGrid>
        <w:gridCol w:w="1020"/>
        <w:gridCol w:w="780"/>
        <w:gridCol w:w="2430"/>
        <w:gridCol w:w="717"/>
        <w:gridCol w:w="2440"/>
      </w:tblGrid>
      <w:tr w:rsidR="008A79F1" w:rsidRPr="0026460D" w14:paraId="31ABAC8E" w14:textId="77777777" w:rsidTr="004B772F">
        <w:trPr>
          <w:trHeight w:val="773"/>
          <w:jc w:val="center"/>
        </w:trPr>
        <w:tc>
          <w:tcPr>
            <w:tcW w:w="1020" w:type="dxa"/>
            <w:tcBorders>
              <w:top w:val="nil"/>
              <w:left w:val="nil"/>
              <w:bottom w:val="nil"/>
              <w:right w:val="nil"/>
            </w:tcBorders>
            <w:shd w:val="clear" w:color="000000" w:fill="FFFFFF"/>
            <w:noWrap/>
            <w:vAlign w:val="bottom"/>
            <w:hideMark/>
          </w:tcPr>
          <w:p w14:paraId="0095743B" w14:textId="77777777" w:rsidR="008A79F1" w:rsidRPr="0026460D" w:rsidRDefault="008A79F1" w:rsidP="00170083">
            <w:pPr>
              <w:spacing w:line="480" w:lineRule="auto"/>
              <w:rPr>
                <w:rFonts w:ascii="Calibri" w:eastAsia="Times New Roman" w:hAnsi="Calibri" w:cs="Calibri"/>
                <w:color w:val="000000"/>
                <w:sz w:val="22"/>
                <w:szCs w:val="22"/>
              </w:rPr>
            </w:pPr>
            <w:r w:rsidRPr="0026460D">
              <w:rPr>
                <w:rFonts w:ascii="Calibri" w:eastAsia="Times New Roman" w:hAnsi="Calibri" w:cs="Calibri"/>
                <w:color w:val="000000"/>
                <w:sz w:val="22"/>
                <w:szCs w:val="22"/>
              </w:rPr>
              <w:t> </w:t>
            </w:r>
          </w:p>
        </w:tc>
        <w:tc>
          <w:tcPr>
            <w:tcW w:w="3210" w:type="dxa"/>
            <w:gridSpan w:val="2"/>
            <w:tcBorders>
              <w:top w:val="nil"/>
              <w:left w:val="single" w:sz="4" w:space="0" w:color="auto"/>
              <w:bottom w:val="single" w:sz="4" w:space="0" w:color="auto"/>
              <w:right w:val="single" w:sz="4" w:space="0" w:color="000000"/>
            </w:tcBorders>
            <w:shd w:val="clear" w:color="000000" w:fill="FFFFFF"/>
            <w:vAlign w:val="bottom"/>
            <w:hideMark/>
          </w:tcPr>
          <w:p w14:paraId="00989CEE" w14:textId="77777777" w:rsidR="008A79F1" w:rsidRPr="0026460D" w:rsidRDefault="008A79F1" w:rsidP="00170083">
            <w:pPr>
              <w:spacing w:line="480" w:lineRule="auto"/>
              <w:jc w:val="center"/>
              <w:rPr>
                <w:rFonts w:ascii="Calibri" w:eastAsia="Times New Roman" w:hAnsi="Calibri" w:cs="Calibri"/>
                <w:color w:val="000000"/>
                <w:sz w:val="22"/>
                <w:szCs w:val="22"/>
              </w:rPr>
            </w:pPr>
            <w:r w:rsidRPr="0026460D">
              <w:rPr>
                <w:rFonts w:ascii="Calibri" w:eastAsia="Times New Roman" w:hAnsi="Calibri" w:cs="Calibri"/>
                <w:color w:val="000000"/>
                <w:sz w:val="22"/>
                <w:szCs w:val="22"/>
              </w:rPr>
              <w:t>Pre-Regulation: Feb 25, 2013 - Mar 8, 2013</w:t>
            </w:r>
          </w:p>
        </w:tc>
        <w:tc>
          <w:tcPr>
            <w:tcW w:w="3157" w:type="dxa"/>
            <w:gridSpan w:val="2"/>
            <w:tcBorders>
              <w:top w:val="nil"/>
              <w:left w:val="nil"/>
              <w:bottom w:val="single" w:sz="4" w:space="0" w:color="auto"/>
              <w:right w:val="nil"/>
            </w:tcBorders>
            <w:shd w:val="clear" w:color="000000" w:fill="FFFFFF"/>
            <w:vAlign w:val="bottom"/>
            <w:hideMark/>
          </w:tcPr>
          <w:p w14:paraId="79C9115A" w14:textId="77777777" w:rsidR="008A79F1" w:rsidRPr="0026460D" w:rsidRDefault="008A79F1" w:rsidP="00170083">
            <w:pPr>
              <w:spacing w:line="480" w:lineRule="auto"/>
              <w:jc w:val="center"/>
              <w:rPr>
                <w:rFonts w:ascii="Calibri" w:eastAsia="Times New Roman" w:hAnsi="Calibri" w:cs="Calibri"/>
                <w:color w:val="000000"/>
                <w:sz w:val="22"/>
                <w:szCs w:val="22"/>
              </w:rPr>
            </w:pPr>
            <w:r w:rsidRPr="0026460D">
              <w:rPr>
                <w:rFonts w:ascii="Calibri" w:eastAsia="Times New Roman" w:hAnsi="Calibri" w:cs="Calibri"/>
                <w:color w:val="000000"/>
                <w:sz w:val="22"/>
                <w:szCs w:val="22"/>
              </w:rPr>
              <w:t>Post Regulation: Mar 11, 2013 - Mar 22, 2013</w:t>
            </w:r>
          </w:p>
        </w:tc>
      </w:tr>
      <w:tr w:rsidR="008A79F1" w:rsidRPr="0026460D" w14:paraId="6F110A5D" w14:textId="77777777" w:rsidTr="004B772F">
        <w:trPr>
          <w:trHeight w:val="285"/>
          <w:jc w:val="center"/>
        </w:trPr>
        <w:tc>
          <w:tcPr>
            <w:tcW w:w="1020" w:type="dxa"/>
            <w:tcBorders>
              <w:top w:val="nil"/>
              <w:left w:val="nil"/>
              <w:bottom w:val="single" w:sz="4" w:space="0" w:color="auto"/>
              <w:right w:val="single" w:sz="4" w:space="0" w:color="auto"/>
            </w:tcBorders>
            <w:shd w:val="clear" w:color="000000" w:fill="FFFFFF"/>
            <w:vAlign w:val="bottom"/>
            <w:hideMark/>
          </w:tcPr>
          <w:p w14:paraId="2207A2AC" w14:textId="77777777" w:rsidR="008A79F1" w:rsidRPr="0026460D" w:rsidRDefault="008A79F1" w:rsidP="00170083">
            <w:pPr>
              <w:spacing w:line="480" w:lineRule="auto"/>
              <w:rPr>
                <w:rFonts w:ascii="Calibri" w:eastAsia="Times New Roman" w:hAnsi="Calibri" w:cs="Calibri"/>
                <w:color w:val="000000"/>
                <w:sz w:val="22"/>
                <w:szCs w:val="22"/>
              </w:rPr>
            </w:pPr>
            <w:r w:rsidRPr="0026460D">
              <w:rPr>
                <w:rFonts w:ascii="Calibri" w:eastAsia="Times New Roman" w:hAnsi="Calibri" w:cs="Calibri"/>
                <w:color w:val="000000"/>
                <w:sz w:val="22"/>
                <w:szCs w:val="22"/>
              </w:rPr>
              <w:t> </w:t>
            </w:r>
          </w:p>
        </w:tc>
        <w:tc>
          <w:tcPr>
            <w:tcW w:w="780" w:type="dxa"/>
            <w:tcBorders>
              <w:top w:val="nil"/>
              <w:left w:val="nil"/>
              <w:bottom w:val="single" w:sz="4" w:space="0" w:color="auto"/>
              <w:right w:val="nil"/>
            </w:tcBorders>
            <w:shd w:val="clear" w:color="000000" w:fill="FFFFFF"/>
            <w:vAlign w:val="bottom"/>
            <w:hideMark/>
          </w:tcPr>
          <w:p w14:paraId="19F86738" w14:textId="77777777" w:rsidR="008A79F1" w:rsidRPr="0026460D" w:rsidRDefault="008A79F1" w:rsidP="00170083">
            <w:pPr>
              <w:spacing w:line="480" w:lineRule="auto"/>
              <w:rPr>
                <w:rFonts w:ascii="Calibri" w:eastAsia="Times New Roman" w:hAnsi="Calibri" w:cs="Calibri"/>
                <w:color w:val="000000"/>
                <w:sz w:val="22"/>
                <w:szCs w:val="22"/>
              </w:rPr>
            </w:pPr>
            <w:r w:rsidRPr="0026460D">
              <w:rPr>
                <w:rFonts w:ascii="Calibri" w:eastAsia="Times New Roman" w:hAnsi="Calibri" w:cs="Calibri"/>
                <w:color w:val="000000"/>
                <w:sz w:val="22"/>
                <w:szCs w:val="22"/>
              </w:rPr>
              <w:t>N</w:t>
            </w:r>
          </w:p>
        </w:tc>
        <w:tc>
          <w:tcPr>
            <w:tcW w:w="2430" w:type="dxa"/>
            <w:tcBorders>
              <w:top w:val="nil"/>
              <w:left w:val="nil"/>
              <w:bottom w:val="single" w:sz="4" w:space="0" w:color="auto"/>
              <w:right w:val="single" w:sz="4" w:space="0" w:color="auto"/>
            </w:tcBorders>
            <w:shd w:val="clear" w:color="000000" w:fill="FFFFFF"/>
            <w:vAlign w:val="bottom"/>
            <w:hideMark/>
          </w:tcPr>
          <w:p w14:paraId="699C94CD" w14:textId="77777777" w:rsidR="008A79F1" w:rsidRPr="0026460D" w:rsidRDefault="008A79F1" w:rsidP="00170083">
            <w:pPr>
              <w:spacing w:line="480" w:lineRule="auto"/>
              <w:rPr>
                <w:rFonts w:ascii="Calibri" w:eastAsia="Times New Roman" w:hAnsi="Calibri" w:cs="Calibri"/>
                <w:color w:val="000000"/>
                <w:sz w:val="22"/>
                <w:szCs w:val="22"/>
              </w:rPr>
            </w:pPr>
            <w:r w:rsidRPr="0026460D">
              <w:rPr>
                <w:rFonts w:ascii="Calibri" w:eastAsia="Times New Roman" w:hAnsi="Calibri" w:cs="Calibri"/>
                <w:color w:val="000000"/>
                <w:sz w:val="22"/>
                <w:szCs w:val="22"/>
              </w:rPr>
              <w:t>Notional Value</w:t>
            </w:r>
            <w:r>
              <w:rPr>
                <w:rFonts w:ascii="Calibri" w:eastAsia="Times New Roman" w:hAnsi="Calibri" w:cs="Calibri"/>
                <w:color w:val="000000"/>
                <w:sz w:val="22"/>
                <w:szCs w:val="22"/>
              </w:rPr>
              <w:t xml:space="preserve"> (billions)</w:t>
            </w:r>
          </w:p>
        </w:tc>
        <w:tc>
          <w:tcPr>
            <w:tcW w:w="717" w:type="dxa"/>
            <w:tcBorders>
              <w:top w:val="nil"/>
              <w:left w:val="nil"/>
              <w:bottom w:val="single" w:sz="4" w:space="0" w:color="auto"/>
              <w:right w:val="nil"/>
            </w:tcBorders>
            <w:shd w:val="clear" w:color="000000" w:fill="FFFFFF"/>
            <w:vAlign w:val="bottom"/>
            <w:hideMark/>
          </w:tcPr>
          <w:p w14:paraId="370564EC" w14:textId="77777777" w:rsidR="008A79F1" w:rsidRPr="0026460D" w:rsidRDefault="008A79F1" w:rsidP="00170083">
            <w:pPr>
              <w:spacing w:line="480" w:lineRule="auto"/>
              <w:rPr>
                <w:rFonts w:ascii="Calibri" w:eastAsia="Times New Roman" w:hAnsi="Calibri" w:cs="Calibri"/>
                <w:color w:val="000000"/>
                <w:sz w:val="22"/>
                <w:szCs w:val="22"/>
              </w:rPr>
            </w:pPr>
            <w:r w:rsidRPr="0026460D">
              <w:rPr>
                <w:rFonts w:ascii="Calibri" w:eastAsia="Times New Roman" w:hAnsi="Calibri" w:cs="Calibri"/>
                <w:color w:val="000000"/>
                <w:sz w:val="22"/>
                <w:szCs w:val="22"/>
              </w:rPr>
              <w:t>N</w:t>
            </w:r>
          </w:p>
        </w:tc>
        <w:tc>
          <w:tcPr>
            <w:tcW w:w="2440" w:type="dxa"/>
            <w:tcBorders>
              <w:top w:val="nil"/>
              <w:left w:val="nil"/>
              <w:bottom w:val="single" w:sz="4" w:space="0" w:color="auto"/>
              <w:right w:val="nil"/>
            </w:tcBorders>
            <w:shd w:val="clear" w:color="000000" w:fill="FFFFFF"/>
            <w:vAlign w:val="bottom"/>
            <w:hideMark/>
          </w:tcPr>
          <w:p w14:paraId="64FD9384" w14:textId="77777777" w:rsidR="008A79F1" w:rsidRPr="0026460D" w:rsidRDefault="008A79F1" w:rsidP="00170083">
            <w:pPr>
              <w:spacing w:line="480" w:lineRule="auto"/>
              <w:rPr>
                <w:rFonts w:ascii="Calibri" w:eastAsia="Times New Roman" w:hAnsi="Calibri" w:cs="Calibri"/>
                <w:color w:val="000000"/>
                <w:sz w:val="22"/>
                <w:szCs w:val="22"/>
              </w:rPr>
            </w:pPr>
            <w:r w:rsidRPr="0026460D">
              <w:rPr>
                <w:rFonts w:ascii="Calibri" w:eastAsia="Times New Roman" w:hAnsi="Calibri" w:cs="Calibri"/>
                <w:color w:val="000000"/>
                <w:sz w:val="22"/>
                <w:szCs w:val="22"/>
              </w:rPr>
              <w:t>Notional Value</w:t>
            </w:r>
            <w:r>
              <w:rPr>
                <w:rFonts w:ascii="Calibri" w:eastAsia="Times New Roman" w:hAnsi="Calibri" w:cs="Calibri"/>
                <w:color w:val="000000"/>
                <w:sz w:val="22"/>
                <w:szCs w:val="22"/>
              </w:rPr>
              <w:t xml:space="preserve"> (billions)</w:t>
            </w:r>
          </w:p>
        </w:tc>
      </w:tr>
      <w:tr w:rsidR="008A79F1" w:rsidRPr="0026460D" w14:paraId="53B9BEE2" w14:textId="77777777" w:rsidTr="004B772F">
        <w:trPr>
          <w:trHeight w:val="285"/>
          <w:jc w:val="center"/>
        </w:trPr>
        <w:tc>
          <w:tcPr>
            <w:tcW w:w="1020" w:type="dxa"/>
            <w:tcBorders>
              <w:top w:val="nil"/>
              <w:left w:val="nil"/>
              <w:bottom w:val="nil"/>
              <w:right w:val="single" w:sz="4" w:space="0" w:color="auto"/>
            </w:tcBorders>
            <w:shd w:val="clear" w:color="000000" w:fill="FFFFFF"/>
            <w:noWrap/>
            <w:vAlign w:val="bottom"/>
            <w:hideMark/>
          </w:tcPr>
          <w:p w14:paraId="7BC782B3" w14:textId="77777777" w:rsidR="008A79F1" w:rsidRPr="0026460D" w:rsidRDefault="008A79F1" w:rsidP="00170083">
            <w:pPr>
              <w:spacing w:line="480" w:lineRule="auto"/>
              <w:rPr>
                <w:rFonts w:ascii="Calibri" w:eastAsia="Times New Roman" w:hAnsi="Calibri" w:cs="Calibri"/>
                <w:color w:val="000000"/>
                <w:sz w:val="22"/>
                <w:szCs w:val="22"/>
              </w:rPr>
            </w:pPr>
            <w:r w:rsidRPr="0026460D">
              <w:rPr>
                <w:rFonts w:ascii="Calibri" w:eastAsia="Times New Roman" w:hAnsi="Calibri" w:cs="Calibri"/>
                <w:color w:val="000000"/>
                <w:sz w:val="22"/>
                <w:szCs w:val="22"/>
              </w:rPr>
              <w:t>CAD</w:t>
            </w:r>
          </w:p>
        </w:tc>
        <w:tc>
          <w:tcPr>
            <w:tcW w:w="780" w:type="dxa"/>
            <w:tcBorders>
              <w:top w:val="nil"/>
              <w:left w:val="nil"/>
              <w:bottom w:val="nil"/>
              <w:right w:val="nil"/>
            </w:tcBorders>
            <w:shd w:val="clear" w:color="000000" w:fill="FFFFFF"/>
            <w:noWrap/>
            <w:vAlign w:val="bottom"/>
            <w:hideMark/>
          </w:tcPr>
          <w:p w14:paraId="2FEE030A" w14:textId="77777777" w:rsidR="008A79F1" w:rsidRPr="0026460D" w:rsidRDefault="008A79F1" w:rsidP="00170083">
            <w:pPr>
              <w:spacing w:line="480" w:lineRule="auto"/>
              <w:jc w:val="right"/>
              <w:rPr>
                <w:rFonts w:ascii="Calibri" w:eastAsia="Times New Roman" w:hAnsi="Calibri" w:cs="Calibri"/>
                <w:color w:val="000000"/>
                <w:sz w:val="22"/>
                <w:szCs w:val="22"/>
              </w:rPr>
            </w:pPr>
            <w:r w:rsidRPr="0026460D">
              <w:rPr>
                <w:rFonts w:ascii="Calibri" w:eastAsia="Times New Roman" w:hAnsi="Calibri" w:cs="Calibri"/>
                <w:color w:val="000000"/>
                <w:sz w:val="22"/>
                <w:szCs w:val="22"/>
              </w:rPr>
              <w:t>468</w:t>
            </w:r>
          </w:p>
        </w:tc>
        <w:tc>
          <w:tcPr>
            <w:tcW w:w="2430" w:type="dxa"/>
            <w:tcBorders>
              <w:top w:val="nil"/>
              <w:left w:val="nil"/>
              <w:bottom w:val="nil"/>
              <w:right w:val="single" w:sz="4" w:space="0" w:color="auto"/>
            </w:tcBorders>
            <w:shd w:val="clear" w:color="000000" w:fill="FFFFFF"/>
            <w:noWrap/>
            <w:vAlign w:val="bottom"/>
            <w:hideMark/>
          </w:tcPr>
          <w:p w14:paraId="58F773C4" w14:textId="77777777" w:rsidR="008A79F1" w:rsidRPr="0026460D" w:rsidRDefault="008A79F1" w:rsidP="00170083">
            <w:pPr>
              <w:spacing w:line="480" w:lineRule="auto"/>
              <w:jc w:val="right"/>
              <w:rPr>
                <w:rFonts w:ascii="Calibri" w:eastAsia="Times New Roman" w:hAnsi="Calibri" w:cs="Calibri"/>
                <w:color w:val="000000"/>
                <w:sz w:val="22"/>
                <w:szCs w:val="22"/>
              </w:rPr>
            </w:pPr>
            <w:r w:rsidRPr="0026460D">
              <w:rPr>
                <w:rFonts w:ascii="Calibri" w:eastAsia="Times New Roman" w:hAnsi="Calibri" w:cs="Calibri"/>
                <w:color w:val="000000"/>
                <w:sz w:val="22"/>
                <w:szCs w:val="22"/>
              </w:rPr>
              <w:t>CAD 39,280</w:t>
            </w:r>
            <w:r>
              <w:rPr>
                <w:rFonts w:ascii="Calibri" w:eastAsia="Times New Roman" w:hAnsi="Calibri" w:cs="Calibri"/>
                <w:color w:val="000000"/>
                <w:sz w:val="22"/>
                <w:szCs w:val="22"/>
              </w:rPr>
              <w:t>.</w:t>
            </w:r>
            <w:r w:rsidRPr="0026460D">
              <w:rPr>
                <w:rFonts w:ascii="Calibri" w:eastAsia="Times New Roman" w:hAnsi="Calibri" w:cs="Calibri"/>
                <w:color w:val="000000"/>
                <w:sz w:val="22"/>
                <w:szCs w:val="22"/>
              </w:rPr>
              <w:t>1</w:t>
            </w:r>
            <w:r>
              <w:rPr>
                <w:rFonts w:ascii="Calibri" w:eastAsia="Times New Roman" w:hAnsi="Calibri" w:cs="Calibri"/>
                <w:color w:val="000000"/>
                <w:sz w:val="22"/>
                <w:szCs w:val="22"/>
              </w:rPr>
              <w:t>0</w:t>
            </w:r>
          </w:p>
        </w:tc>
        <w:tc>
          <w:tcPr>
            <w:tcW w:w="717" w:type="dxa"/>
            <w:tcBorders>
              <w:top w:val="nil"/>
              <w:left w:val="nil"/>
              <w:bottom w:val="nil"/>
              <w:right w:val="nil"/>
            </w:tcBorders>
            <w:shd w:val="clear" w:color="000000" w:fill="FFFFFF"/>
            <w:noWrap/>
            <w:vAlign w:val="bottom"/>
            <w:hideMark/>
          </w:tcPr>
          <w:p w14:paraId="28211DF1" w14:textId="77777777" w:rsidR="008A79F1" w:rsidRPr="0026460D" w:rsidRDefault="008A79F1" w:rsidP="00170083">
            <w:pPr>
              <w:spacing w:line="480" w:lineRule="auto"/>
              <w:jc w:val="right"/>
              <w:rPr>
                <w:rFonts w:ascii="Calibri" w:eastAsia="Times New Roman" w:hAnsi="Calibri" w:cs="Calibri"/>
                <w:color w:val="000000"/>
                <w:sz w:val="22"/>
                <w:szCs w:val="22"/>
              </w:rPr>
            </w:pPr>
            <w:r w:rsidRPr="0026460D">
              <w:rPr>
                <w:rFonts w:ascii="Calibri" w:eastAsia="Times New Roman" w:hAnsi="Calibri" w:cs="Calibri"/>
                <w:color w:val="000000"/>
                <w:sz w:val="22"/>
                <w:szCs w:val="22"/>
              </w:rPr>
              <w:t>259</w:t>
            </w:r>
          </w:p>
        </w:tc>
        <w:tc>
          <w:tcPr>
            <w:tcW w:w="2440" w:type="dxa"/>
            <w:tcBorders>
              <w:top w:val="nil"/>
              <w:left w:val="nil"/>
              <w:bottom w:val="nil"/>
              <w:right w:val="nil"/>
            </w:tcBorders>
            <w:shd w:val="clear" w:color="000000" w:fill="FFFFFF"/>
            <w:noWrap/>
            <w:vAlign w:val="bottom"/>
            <w:hideMark/>
          </w:tcPr>
          <w:p w14:paraId="19866412" w14:textId="77777777" w:rsidR="008A79F1" w:rsidRPr="0026460D" w:rsidRDefault="008A79F1" w:rsidP="00170083">
            <w:pPr>
              <w:spacing w:line="480" w:lineRule="auto"/>
              <w:jc w:val="right"/>
              <w:rPr>
                <w:rFonts w:ascii="Calibri" w:eastAsia="Times New Roman" w:hAnsi="Calibri" w:cs="Calibri"/>
                <w:color w:val="000000"/>
                <w:sz w:val="22"/>
                <w:szCs w:val="22"/>
              </w:rPr>
            </w:pPr>
            <w:r w:rsidRPr="0026460D">
              <w:rPr>
                <w:rFonts w:ascii="Calibri" w:eastAsia="Times New Roman" w:hAnsi="Calibri" w:cs="Calibri"/>
                <w:color w:val="000000"/>
                <w:sz w:val="22"/>
                <w:szCs w:val="22"/>
              </w:rPr>
              <w:t>CAD 20,605</w:t>
            </w:r>
            <w:r>
              <w:rPr>
                <w:rFonts w:ascii="Calibri" w:eastAsia="Times New Roman" w:hAnsi="Calibri" w:cs="Calibri"/>
                <w:color w:val="000000"/>
                <w:sz w:val="22"/>
                <w:szCs w:val="22"/>
              </w:rPr>
              <w:t>.</w:t>
            </w:r>
            <w:r w:rsidRPr="0026460D">
              <w:rPr>
                <w:rFonts w:ascii="Calibri" w:eastAsia="Times New Roman" w:hAnsi="Calibri" w:cs="Calibri"/>
                <w:color w:val="000000"/>
                <w:sz w:val="22"/>
                <w:szCs w:val="22"/>
              </w:rPr>
              <w:t>31</w:t>
            </w:r>
          </w:p>
        </w:tc>
      </w:tr>
      <w:tr w:rsidR="008A79F1" w:rsidRPr="0026460D" w14:paraId="54723CAD" w14:textId="77777777" w:rsidTr="004B772F">
        <w:trPr>
          <w:trHeight w:val="285"/>
          <w:jc w:val="center"/>
        </w:trPr>
        <w:tc>
          <w:tcPr>
            <w:tcW w:w="1020" w:type="dxa"/>
            <w:tcBorders>
              <w:top w:val="nil"/>
              <w:left w:val="nil"/>
              <w:bottom w:val="nil"/>
              <w:right w:val="single" w:sz="4" w:space="0" w:color="auto"/>
            </w:tcBorders>
            <w:shd w:val="clear" w:color="000000" w:fill="FFFFFF"/>
            <w:noWrap/>
            <w:vAlign w:val="bottom"/>
            <w:hideMark/>
          </w:tcPr>
          <w:p w14:paraId="17DCD4B9" w14:textId="77777777" w:rsidR="008A79F1" w:rsidRPr="0026460D" w:rsidRDefault="008A79F1" w:rsidP="00170083">
            <w:pPr>
              <w:spacing w:line="480" w:lineRule="auto"/>
              <w:rPr>
                <w:rFonts w:ascii="Calibri" w:eastAsia="Times New Roman" w:hAnsi="Calibri" w:cs="Calibri"/>
                <w:color w:val="000000"/>
                <w:sz w:val="22"/>
                <w:szCs w:val="22"/>
              </w:rPr>
            </w:pPr>
            <w:r w:rsidRPr="0026460D">
              <w:rPr>
                <w:rFonts w:ascii="Calibri" w:eastAsia="Times New Roman" w:hAnsi="Calibri" w:cs="Calibri"/>
                <w:color w:val="000000"/>
                <w:sz w:val="22"/>
                <w:szCs w:val="22"/>
              </w:rPr>
              <w:t>USD</w:t>
            </w:r>
          </w:p>
        </w:tc>
        <w:tc>
          <w:tcPr>
            <w:tcW w:w="780" w:type="dxa"/>
            <w:tcBorders>
              <w:top w:val="nil"/>
              <w:left w:val="nil"/>
              <w:bottom w:val="nil"/>
              <w:right w:val="nil"/>
            </w:tcBorders>
            <w:shd w:val="clear" w:color="000000" w:fill="FFFFFF"/>
            <w:noWrap/>
            <w:vAlign w:val="bottom"/>
            <w:hideMark/>
          </w:tcPr>
          <w:p w14:paraId="0DD970E9" w14:textId="77777777" w:rsidR="008A79F1" w:rsidRPr="0026460D" w:rsidRDefault="008A79F1" w:rsidP="00170083">
            <w:pPr>
              <w:spacing w:line="480" w:lineRule="auto"/>
              <w:rPr>
                <w:rFonts w:ascii="Calibri" w:eastAsia="Times New Roman" w:hAnsi="Calibri" w:cs="Calibri"/>
                <w:color w:val="000000"/>
                <w:sz w:val="22"/>
                <w:szCs w:val="22"/>
              </w:rPr>
            </w:pPr>
            <w:r w:rsidRPr="0026460D">
              <w:rPr>
                <w:rFonts w:ascii="Calibri" w:eastAsia="Times New Roman" w:hAnsi="Calibri" w:cs="Calibri"/>
                <w:color w:val="000000"/>
                <w:sz w:val="22"/>
                <w:szCs w:val="22"/>
              </w:rPr>
              <w:t xml:space="preserve">   5,969 </w:t>
            </w:r>
          </w:p>
        </w:tc>
        <w:tc>
          <w:tcPr>
            <w:tcW w:w="2430" w:type="dxa"/>
            <w:tcBorders>
              <w:top w:val="nil"/>
              <w:left w:val="nil"/>
              <w:bottom w:val="nil"/>
              <w:right w:val="single" w:sz="4" w:space="0" w:color="auto"/>
            </w:tcBorders>
            <w:shd w:val="clear" w:color="000000" w:fill="FFFFFF"/>
            <w:noWrap/>
            <w:vAlign w:val="bottom"/>
            <w:hideMark/>
          </w:tcPr>
          <w:p w14:paraId="69CD5ADB" w14:textId="77777777" w:rsidR="008A79F1" w:rsidRPr="0026460D" w:rsidRDefault="008A79F1" w:rsidP="00170083">
            <w:pPr>
              <w:spacing w:line="480" w:lineRule="auto"/>
              <w:jc w:val="right"/>
              <w:rPr>
                <w:rFonts w:ascii="Calibri" w:eastAsia="Times New Roman" w:hAnsi="Calibri" w:cs="Calibri"/>
                <w:color w:val="000000"/>
                <w:sz w:val="22"/>
                <w:szCs w:val="22"/>
              </w:rPr>
            </w:pPr>
            <w:r w:rsidRPr="0026460D">
              <w:rPr>
                <w:rFonts w:ascii="Calibri" w:eastAsia="Times New Roman" w:hAnsi="Calibri" w:cs="Calibri"/>
                <w:color w:val="000000"/>
                <w:sz w:val="22"/>
                <w:szCs w:val="22"/>
              </w:rPr>
              <w:t>USD 317,474</w:t>
            </w:r>
            <w:r>
              <w:rPr>
                <w:rFonts w:ascii="Calibri" w:eastAsia="Times New Roman" w:hAnsi="Calibri" w:cs="Calibri"/>
                <w:color w:val="000000"/>
                <w:sz w:val="22"/>
                <w:szCs w:val="22"/>
              </w:rPr>
              <w:t>.</w:t>
            </w:r>
            <w:r w:rsidRPr="0026460D">
              <w:rPr>
                <w:rFonts w:ascii="Calibri" w:eastAsia="Times New Roman" w:hAnsi="Calibri" w:cs="Calibri"/>
                <w:color w:val="000000"/>
                <w:sz w:val="22"/>
                <w:szCs w:val="22"/>
              </w:rPr>
              <w:t>5</w:t>
            </w:r>
            <w:r>
              <w:rPr>
                <w:rFonts w:ascii="Calibri" w:eastAsia="Times New Roman" w:hAnsi="Calibri" w:cs="Calibri"/>
                <w:color w:val="000000"/>
                <w:sz w:val="22"/>
                <w:szCs w:val="22"/>
              </w:rPr>
              <w:t>1</w:t>
            </w:r>
          </w:p>
        </w:tc>
        <w:tc>
          <w:tcPr>
            <w:tcW w:w="717" w:type="dxa"/>
            <w:tcBorders>
              <w:top w:val="nil"/>
              <w:left w:val="nil"/>
              <w:bottom w:val="nil"/>
              <w:right w:val="nil"/>
            </w:tcBorders>
            <w:shd w:val="clear" w:color="000000" w:fill="FFFFFF"/>
            <w:noWrap/>
            <w:vAlign w:val="bottom"/>
            <w:hideMark/>
          </w:tcPr>
          <w:p w14:paraId="062376F4" w14:textId="77777777" w:rsidR="008A79F1" w:rsidRPr="0026460D" w:rsidRDefault="008A79F1" w:rsidP="00170083">
            <w:pPr>
              <w:spacing w:line="480" w:lineRule="auto"/>
              <w:rPr>
                <w:rFonts w:ascii="Calibri" w:eastAsia="Times New Roman" w:hAnsi="Calibri" w:cs="Calibri"/>
                <w:color w:val="000000"/>
                <w:sz w:val="22"/>
                <w:szCs w:val="22"/>
              </w:rPr>
            </w:pPr>
            <w:r w:rsidRPr="0026460D">
              <w:rPr>
                <w:rFonts w:ascii="Calibri" w:eastAsia="Times New Roman" w:hAnsi="Calibri" w:cs="Calibri"/>
                <w:color w:val="000000"/>
                <w:sz w:val="22"/>
                <w:szCs w:val="22"/>
              </w:rPr>
              <w:t xml:space="preserve">   5,751 </w:t>
            </w:r>
          </w:p>
        </w:tc>
        <w:tc>
          <w:tcPr>
            <w:tcW w:w="2440" w:type="dxa"/>
            <w:tcBorders>
              <w:top w:val="nil"/>
              <w:left w:val="nil"/>
              <w:bottom w:val="nil"/>
              <w:right w:val="nil"/>
            </w:tcBorders>
            <w:shd w:val="clear" w:color="000000" w:fill="FFFFFF"/>
            <w:noWrap/>
            <w:vAlign w:val="bottom"/>
            <w:hideMark/>
          </w:tcPr>
          <w:p w14:paraId="199717A1" w14:textId="77777777" w:rsidR="008A79F1" w:rsidRPr="0026460D" w:rsidRDefault="008A79F1" w:rsidP="00170083">
            <w:pPr>
              <w:spacing w:line="480" w:lineRule="auto"/>
              <w:jc w:val="right"/>
              <w:rPr>
                <w:rFonts w:ascii="Calibri" w:eastAsia="Times New Roman" w:hAnsi="Calibri" w:cs="Calibri"/>
                <w:color w:val="000000"/>
                <w:sz w:val="22"/>
                <w:szCs w:val="22"/>
              </w:rPr>
            </w:pPr>
            <w:r w:rsidRPr="0026460D">
              <w:rPr>
                <w:rFonts w:ascii="Calibri" w:eastAsia="Times New Roman" w:hAnsi="Calibri" w:cs="Calibri"/>
                <w:color w:val="000000"/>
                <w:sz w:val="22"/>
                <w:szCs w:val="22"/>
              </w:rPr>
              <w:t>USD 313,917</w:t>
            </w:r>
            <w:r>
              <w:rPr>
                <w:rFonts w:ascii="Calibri" w:eastAsia="Times New Roman" w:hAnsi="Calibri" w:cs="Calibri"/>
                <w:color w:val="000000"/>
                <w:sz w:val="22"/>
                <w:szCs w:val="22"/>
              </w:rPr>
              <w:t>.</w:t>
            </w:r>
            <w:r w:rsidRPr="0026460D">
              <w:rPr>
                <w:rFonts w:ascii="Calibri" w:eastAsia="Times New Roman" w:hAnsi="Calibri" w:cs="Calibri"/>
                <w:color w:val="000000"/>
                <w:sz w:val="22"/>
                <w:szCs w:val="22"/>
              </w:rPr>
              <w:t>1</w:t>
            </w:r>
            <w:r>
              <w:rPr>
                <w:rFonts w:ascii="Calibri" w:eastAsia="Times New Roman" w:hAnsi="Calibri" w:cs="Calibri"/>
                <w:color w:val="000000"/>
                <w:sz w:val="22"/>
                <w:szCs w:val="22"/>
              </w:rPr>
              <w:t>0</w:t>
            </w:r>
          </w:p>
        </w:tc>
      </w:tr>
    </w:tbl>
    <w:p w14:paraId="3D8E93BC" w14:textId="77777777" w:rsidR="008A79F1" w:rsidRDefault="008A79F1" w:rsidP="00170083">
      <w:pPr>
        <w:spacing w:line="480" w:lineRule="auto"/>
        <w:ind w:firstLine="720"/>
      </w:pPr>
    </w:p>
    <w:p w14:paraId="21C679CD" w14:textId="2E48D313" w:rsidR="008A79F1" w:rsidRDefault="008A79F1" w:rsidP="000C5086">
      <w:pPr>
        <w:spacing w:line="480" w:lineRule="auto"/>
        <w:ind w:firstLine="720"/>
        <w:jc w:val="both"/>
      </w:pPr>
      <w:r>
        <w:t xml:space="preserve">I note that the CAD swaps market is much smaller (both in dollar and ticket volume).  </w:t>
      </w:r>
      <w:r>
        <w:fldChar w:fldCharType="begin"/>
      </w:r>
      <w:r>
        <w:instrText xml:space="preserve"> REF _Ref92820314 \h </w:instrText>
      </w:r>
      <w:r w:rsidR="00BF6365">
        <w:instrText xml:space="preserve"> \* MERGEFORMAT </w:instrText>
      </w:r>
      <w:r>
        <w:fldChar w:fldCharType="separate"/>
      </w:r>
      <w:r>
        <w:t xml:space="preserve">Table </w:t>
      </w:r>
      <w:r>
        <w:rPr>
          <w:noProof/>
        </w:rPr>
        <w:t>2</w:t>
      </w:r>
      <w:r>
        <w:fldChar w:fldCharType="end"/>
      </w:r>
      <w:r>
        <w:t xml:space="preserve"> lists the notional values, floating leg index and average tenor of USD and CAD swaps in our dataset.</w:t>
      </w:r>
    </w:p>
    <w:p w14:paraId="563B7388" w14:textId="077A2DB3" w:rsidR="008A79F1" w:rsidRDefault="008A79F1" w:rsidP="00170083">
      <w:pPr>
        <w:pStyle w:val="Caption"/>
        <w:keepNext/>
        <w:spacing w:line="480" w:lineRule="auto"/>
        <w:jc w:val="center"/>
      </w:pPr>
      <w:bookmarkStart w:id="1" w:name="_Ref92820314"/>
      <w:r>
        <w:t xml:space="preserve">Table </w:t>
      </w:r>
      <w:fldSimple w:instr=" SEQ Table \* ARABIC ">
        <w:r w:rsidR="000C5086">
          <w:rPr>
            <w:noProof/>
          </w:rPr>
          <w:t>4</w:t>
        </w:r>
      </w:fldSimple>
      <w:bookmarkEnd w:id="1"/>
      <w:r>
        <w:rPr>
          <w:noProof/>
        </w:rPr>
        <w:t xml:space="preserve"> Some characteristics of USD and CAD swaps</w:t>
      </w:r>
    </w:p>
    <w:tbl>
      <w:tblPr>
        <w:tblW w:w="5483" w:type="dxa"/>
        <w:jc w:val="center"/>
        <w:tblLook w:val="04A0" w:firstRow="1" w:lastRow="0" w:firstColumn="1" w:lastColumn="0" w:noHBand="0" w:noVBand="1"/>
      </w:tblPr>
      <w:tblGrid>
        <w:gridCol w:w="2815"/>
        <w:gridCol w:w="1334"/>
        <w:gridCol w:w="1334"/>
      </w:tblGrid>
      <w:tr w:rsidR="008A79F1" w:rsidRPr="008B2435" w14:paraId="674AAAA1" w14:textId="77777777" w:rsidTr="004B772F">
        <w:trPr>
          <w:trHeight w:val="285"/>
          <w:jc w:val="center"/>
        </w:trPr>
        <w:tc>
          <w:tcPr>
            <w:tcW w:w="2815" w:type="dxa"/>
            <w:tcBorders>
              <w:top w:val="nil"/>
              <w:left w:val="nil"/>
              <w:bottom w:val="nil"/>
              <w:right w:val="single" w:sz="4" w:space="0" w:color="auto"/>
            </w:tcBorders>
            <w:shd w:val="clear" w:color="000000" w:fill="FFFFFF"/>
            <w:noWrap/>
            <w:vAlign w:val="bottom"/>
            <w:hideMark/>
          </w:tcPr>
          <w:p w14:paraId="41CBFBE0" w14:textId="77777777" w:rsidR="008A79F1" w:rsidRPr="008B2435" w:rsidRDefault="008A79F1" w:rsidP="00170083">
            <w:pPr>
              <w:spacing w:line="480" w:lineRule="auto"/>
              <w:rPr>
                <w:rFonts w:ascii="Calibri" w:eastAsia="Times New Roman" w:hAnsi="Calibri" w:cs="Calibri"/>
                <w:color w:val="000000"/>
                <w:sz w:val="22"/>
                <w:szCs w:val="22"/>
              </w:rPr>
            </w:pPr>
            <w:r w:rsidRPr="008B2435">
              <w:rPr>
                <w:rFonts w:ascii="Calibri" w:eastAsia="Times New Roman" w:hAnsi="Calibri" w:cs="Calibri"/>
                <w:color w:val="000000"/>
                <w:sz w:val="22"/>
                <w:szCs w:val="22"/>
              </w:rPr>
              <w:t> </w:t>
            </w:r>
          </w:p>
        </w:tc>
        <w:tc>
          <w:tcPr>
            <w:tcW w:w="2668" w:type="dxa"/>
            <w:gridSpan w:val="2"/>
            <w:tcBorders>
              <w:top w:val="nil"/>
              <w:left w:val="nil"/>
              <w:bottom w:val="single" w:sz="4" w:space="0" w:color="auto"/>
              <w:right w:val="nil"/>
            </w:tcBorders>
            <w:shd w:val="clear" w:color="000000" w:fill="FFFFFF"/>
            <w:noWrap/>
            <w:vAlign w:val="bottom"/>
            <w:hideMark/>
          </w:tcPr>
          <w:p w14:paraId="498AA78D" w14:textId="77777777" w:rsidR="008A79F1" w:rsidRPr="008B2435" w:rsidRDefault="008A79F1" w:rsidP="00170083">
            <w:pPr>
              <w:spacing w:line="480" w:lineRule="auto"/>
              <w:jc w:val="center"/>
              <w:rPr>
                <w:rFonts w:ascii="Calibri" w:eastAsia="Times New Roman" w:hAnsi="Calibri" w:cs="Calibri"/>
                <w:color w:val="000000"/>
                <w:sz w:val="22"/>
                <w:szCs w:val="22"/>
              </w:rPr>
            </w:pPr>
            <w:r w:rsidRPr="008B2435">
              <w:rPr>
                <w:rFonts w:ascii="Calibri" w:eastAsia="Times New Roman" w:hAnsi="Calibri" w:cs="Calibri"/>
                <w:color w:val="000000"/>
                <w:sz w:val="22"/>
                <w:szCs w:val="22"/>
              </w:rPr>
              <w:t>USD</w:t>
            </w:r>
          </w:p>
        </w:tc>
      </w:tr>
      <w:tr w:rsidR="008A79F1" w:rsidRPr="008B2435" w14:paraId="5B69A345" w14:textId="77777777" w:rsidTr="004B772F">
        <w:trPr>
          <w:trHeight w:val="285"/>
          <w:jc w:val="center"/>
        </w:trPr>
        <w:tc>
          <w:tcPr>
            <w:tcW w:w="2815" w:type="dxa"/>
            <w:tcBorders>
              <w:top w:val="nil"/>
              <w:left w:val="nil"/>
              <w:bottom w:val="nil"/>
              <w:right w:val="single" w:sz="4" w:space="0" w:color="auto"/>
            </w:tcBorders>
            <w:shd w:val="clear" w:color="000000" w:fill="FFFFFF"/>
            <w:noWrap/>
            <w:vAlign w:val="bottom"/>
            <w:hideMark/>
          </w:tcPr>
          <w:p w14:paraId="3680DD99" w14:textId="77777777" w:rsidR="008A79F1" w:rsidRPr="008B2435" w:rsidRDefault="008A79F1" w:rsidP="00170083">
            <w:pPr>
              <w:spacing w:line="480" w:lineRule="auto"/>
              <w:rPr>
                <w:rFonts w:ascii="Calibri" w:eastAsia="Times New Roman" w:hAnsi="Calibri" w:cs="Calibri"/>
                <w:color w:val="000000"/>
                <w:sz w:val="22"/>
                <w:szCs w:val="22"/>
              </w:rPr>
            </w:pPr>
            <w:r w:rsidRPr="008B2435">
              <w:rPr>
                <w:rFonts w:ascii="Calibri" w:eastAsia="Times New Roman" w:hAnsi="Calibri" w:cs="Calibri"/>
                <w:color w:val="000000"/>
                <w:sz w:val="22"/>
                <w:szCs w:val="22"/>
              </w:rPr>
              <w:t> </w:t>
            </w:r>
          </w:p>
        </w:tc>
        <w:tc>
          <w:tcPr>
            <w:tcW w:w="1334" w:type="dxa"/>
            <w:tcBorders>
              <w:top w:val="nil"/>
              <w:left w:val="nil"/>
              <w:bottom w:val="single" w:sz="4" w:space="0" w:color="auto"/>
              <w:right w:val="nil"/>
            </w:tcBorders>
            <w:shd w:val="clear" w:color="000000" w:fill="FFFFFF"/>
            <w:noWrap/>
            <w:vAlign w:val="bottom"/>
            <w:hideMark/>
          </w:tcPr>
          <w:p w14:paraId="08C1FAC5" w14:textId="77777777" w:rsidR="008A79F1" w:rsidRPr="008B2435" w:rsidRDefault="008A79F1" w:rsidP="00170083">
            <w:pPr>
              <w:spacing w:line="480" w:lineRule="auto"/>
              <w:rPr>
                <w:rFonts w:ascii="Calibri" w:eastAsia="Times New Roman" w:hAnsi="Calibri" w:cs="Calibri"/>
                <w:color w:val="000000"/>
                <w:sz w:val="22"/>
                <w:szCs w:val="22"/>
              </w:rPr>
            </w:pPr>
            <w:r w:rsidRPr="008B2435">
              <w:rPr>
                <w:rFonts w:ascii="Calibri" w:eastAsia="Times New Roman" w:hAnsi="Calibri" w:cs="Calibri"/>
                <w:color w:val="000000"/>
                <w:sz w:val="22"/>
                <w:szCs w:val="22"/>
              </w:rPr>
              <w:t>Pre</w:t>
            </w:r>
          </w:p>
        </w:tc>
        <w:tc>
          <w:tcPr>
            <w:tcW w:w="1334" w:type="dxa"/>
            <w:tcBorders>
              <w:top w:val="nil"/>
              <w:left w:val="nil"/>
              <w:bottom w:val="single" w:sz="4" w:space="0" w:color="auto"/>
              <w:right w:val="nil"/>
            </w:tcBorders>
            <w:shd w:val="clear" w:color="000000" w:fill="FFFFFF"/>
            <w:noWrap/>
            <w:vAlign w:val="bottom"/>
            <w:hideMark/>
          </w:tcPr>
          <w:p w14:paraId="14BE1649" w14:textId="77777777" w:rsidR="008A79F1" w:rsidRPr="008B2435" w:rsidRDefault="008A79F1" w:rsidP="00170083">
            <w:pPr>
              <w:spacing w:line="480" w:lineRule="auto"/>
              <w:rPr>
                <w:rFonts w:ascii="Calibri" w:eastAsia="Times New Roman" w:hAnsi="Calibri" w:cs="Calibri"/>
                <w:color w:val="000000"/>
                <w:sz w:val="22"/>
                <w:szCs w:val="22"/>
              </w:rPr>
            </w:pPr>
            <w:r w:rsidRPr="008B2435">
              <w:rPr>
                <w:rFonts w:ascii="Calibri" w:eastAsia="Times New Roman" w:hAnsi="Calibri" w:cs="Calibri"/>
                <w:color w:val="000000"/>
                <w:sz w:val="22"/>
                <w:szCs w:val="22"/>
              </w:rPr>
              <w:t>Post</w:t>
            </w:r>
          </w:p>
        </w:tc>
      </w:tr>
      <w:tr w:rsidR="008A79F1" w:rsidRPr="008B2435" w14:paraId="59D335E5" w14:textId="77777777" w:rsidTr="004B772F">
        <w:trPr>
          <w:trHeight w:val="285"/>
          <w:jc w:val="center"/>
        </w:trPr>
        <w:tc>
          <w:tcPr>
            <w:tcW w:w="2815" w:type="dxa"/>
            <w:tcBorders>
              <w:top w:val="nil"/>
              <w:left w:val="nil"/>
              <w:bottom w:val="nil"/>
              <w:right w:val="single" w:sz="4" w:space="0" w:color="auto"/>
            </w:tcBorders>
            <w:shd w:val="clear" w:color="000000" w:fill="FFFFFF"/>
            <w:noWrap/>
            <w:vAlign w:val="bottom"/>
            <w:hideMark/>
          </w:tcPr>
          <w:p w14:paraId="7EA9631B" w14:textId="77777777" w:rsidR="008A79F1" w:rsidRPr="008B2435" w:rsidRDefault="008A79F1" w:rsidP="00170083">
            <w:pPr>
              <w:spacing w:line="480" w:lineRule="auto"/>
              <w:rPr>
                <w:rFonts w:ascii="Calibri" w:eastAsia="Times New Roman" w:hAnsi="Calibri" w:cs="Calibri"/>
                <w:color w:val="000000"/>
                <w:sz w:val="22"/>
                <w:szCs w:val="22"/>
              </w:rPr>
            </w:pPr>
            <w:r w:rsidRPr="008B2435">
              <w:rPr>
                <w:rFonts w:ascii="Calibri" w:eastAsia="Times New Roman" w:hAnsi="Calibri" w:cs="Calibri"/>
                <w:color w:val="000000"/>
                <w:sz w:val="22"/>
                <w:szCs w:val="22"/>
              </w:rPr>
              <w:t>Average Notional Value</w:t>
            </w:r>
          </w:p>
        </w:tc>
        <w:tc>
          <w:tcPr>
            <w:tcW w:w="1334" w:type="dxa"/>
            <w:tcBorders>
              <w:top w:val="nil"/>
              <w:left w:val="nil"/>
              <w:bottom w:val="nil"/>
              <w:right w:val="nil"/>
            </w:tcBorders>
            <w:shd w:val="clear" w:color="000000" w:fill="FFFFFF"/>
            <w:noWrap/>
            <w:vAlign w:val="bottom"/>
            <w:hideMark/>
          </w:tcPr>
          <w:p w14:paraId="434C093B" w14:textId="77777777" w:rsidR="008A79F1" w:rsidRPr="008B2435" w:rsidRDefault="008A79F1" w:rsidP="00170083">
            <w:pPr>
              <w:spacing w:line="480" w:lineRule="auto"/>
              <w:rPr>
                <w:rFonts w:ascii="Calibri" w:eastAsia="Times New Roman" w:hAnsi="Calibri" w:cs="Calibri"/>
                <w:color w:val="000000"/>
                <w:sz w:val="22"/>
                <w:szCs w:val="22"/>
              </w:rPr>
            </w:pPr>
            <w:r w:rsidRPr="008B2435">
              <w:rPr>
                <w:rFonts w:ascii="Calibri" w:eastAsia="Times New Roman" w:hAnsi="Calibri" w:cs="Calibri"/>
                <w:color w:val="000000"/>
                <w:sz w:val="22"/>
                <w:szCs w:val="22"/>
              </w:rPr>
              <w:t>USD 53.2M</w:t>
            </w:r>
          </w:p>
        </w:tc>
        <w:tc>
          <w:tcPr>
            <w:tcW w:w="1334" w:type="dxa"/>
            <w:tcBorders>
              <w:top w:val="nil"/>
              <w:left w:val="nil"/>
              <w:bottom w:val="nil"/>
              <w:right w:val="nil"/>
            </w:tcBorders>
            <w:shd w:val="clear" w:color="000000" w:fill="FFFFFF"/>
            <w:noWrap/>
            <w:vAlign w:val="bottom"/>
            <w:hideMark/>
          </w:tcPr>
          <w:p w14:paraId="570AF12D" w14:textId="77777777" w:rsidR="008A79F1" w:rsidRPr="008B2435" w:rsidRDefault="008A79F1" w:rsidP="00170083">
            <w:pPr>
              <w:spacing w:line="480" w:lineRule="auto"/>
              <w:rPr>
                <w:rFonts w:ascii="Calibri" w:eastAsia="Times New Roman" w:hAnsi="Calibri" w:cs="Calibri"/>
                <w:color w:val="000000"/>
                <w:sz w:val="22"/>
                <w:szCs w:val="22"/>
              </w:rPr>
            </w:pPr>
            <w:r w:rsidRPr="008B2435">
              <w:rPr>
                <w:rFonts w:ascii="Calibri" w:eastAsia="Times New Roman" w:hAnsi="Calibri" w:cs="Calibri"/>
                <w:color w:val="000000"/>
                <w:sz w:val="22"/>
                <w:szCs w:val="22"/>
              </w:rPr>
              <w:t>USD 54.6M</w:t>
            </w:r>
          </w:p>
        </w:tc>
      </w:tr>
      <w:tr w:rsidR="008A79F1" w:rsidRPr="008B2435" w14:paraId="6DC7963E" w14:textId="77777777" w:rsidTr="004B772F">
        <w:trPr>
          <w:trHeight w:val="285"/>
          <w:jc w:val="center"/>
        </w:trPr>
        <w:tc>
          <w:tcPr>
            <w:tcW w:w="2815" w:type="dxa"/>
            <w:tcBorders>
              <w:top w:val="nil"/>
              <w:left w:val="nil"/>
              <w:bottom w:val="nil"/>
              <w:right w:val="single" w:sz="4" w:space="0" w:color="auto"/>
            </w:tcBorders>
            <w:shd w:val="clear" w:color="000000" w:fill="FFFFFF"/>
            <w:noWrap/>
            <w:vAlign w:val="bottom"/>
            <w:hideMark/>
          </w:tcPr>
          <w:p w14:paraId="16C77746" w14:textId="77777777" w:rsidR="008A79F1" w:rsidRPr="008B2435" w:rsidRDefault="008A79F1" w:rsidP="00170083">
            <w:pPr>
              <w:spacing w:line="480" w:lineRule="auto"/>
              <w:rPr>
                <w:rFonts w:ascii="Calibri" w:eastAsia="Times New Roman" w:hAnsi="Calibri" w:cs="Calibri"/>
                <w:color w:val="000000"/>
                <w:sz w:val="22"/>
                <w:szCs w:val="22"/>
              </w:rPr>
            </w:pPr>
            <w:r>
              <w:rPr>
                <w:rFonts w:ascii="Calibri" w:eastAsia="Times New Roman" w:hAnsi="Calibri" w:cs="Calibri"/>
                <w:color w:val="000000"/>
                <w:sz w:val="22"/>
                <w:szCs w:val="22"/>
              </w:rPr>
              <w:t xml:space="preserve">Floating Leg </w:t>
            </w:r>
            <w:r w:rsidRPr="008B2435">
              <w:rPr>
                <w:rFonts w:ascii="Calibri" w:eastAsia="Times New Roman" w:hAnsi="Calibri" w:cs="Calibri"/>
                <w:color w:val="000000"/>
                <w:sz w:val="22"/>
                <w:szCs w:val="22"/>
              </w:rPr>
              <w:t>Reference Rate</w:t>
            </w:r>
          </w:p>
        </w:tc>
        <w:tc>
          <w:tcPr>
            <w:tcW w:w="1334" w:type="dxa"/>
            <w:tcBorders>
              <w:top w:val="nil"/>
              <w:left w:val="nil"/>
              <w:bottom w:val="nil"/>
              <w:right w:val="nil"/>
            </w:tcBorders>
            <w:shd w:val="clear" w:color="000000" w:fill="FFFFFF"/>
            <w:noWrap/>
            <w:vAlign w:val="bottom"/>
            <w:hideMark/>
          </w:tcPr>
          <w:p w14:paraId="7D376D2D" w14:textId="77777777" w:rsidR="008A79F1" w:rsidRPr="008B2435" w:rsidRDefault="008A79F1" w:rsidP="00170083">
            <w:pPr>
              <w:spacing w:line="480" w:lineRule="auto"/>
              <w:rPr>
                <w:rFonts w:ascii="Calibri" w:eastAsia="Times New Roman" w:hAnsi="Calibri" w:cs="Calibri"/>
                <w:color w:val="000000"/>
                <w:sz w:val="22"/>
                <w:szCs w:val="22"/>
              </w:rPr>
            </w:pPr>
            <w:r w:rsidRPr="008B2435">
              <w:rPr>
                <w:rFonts w:ascii="Calibri" w:eastAsia="Times New Roman" w:hAnsi="Calibri" w:cs="Calibri"/>
                <w:color w:val="000000"/>
                <w:sz w:val="22"/>
                <w:szCs w:val="22"/>
              </w:rPr>
              <w:t> </w:t>
            </w:r>
          </w:p>
        </w:tc>
        <w:tc>
          <w:tcPr>
            <w:tcW w:w="1334" w:type="dxa"/>
            <w:tcBorders>
              <w:top w:val="nil"/>
              <w:left w:val="nil"/>
              <w:bottom w:val="nil"/>
              <w:right w:val="nil"/>
            </w:tcBorders>
            <w:shd w:val="clear" w:color="000000" w:fill="FFFFFF"/>
            <w:noWrap/>
            <w:vAlign w:val="bottom"/>
            <w:hideMark/>
          </w:tcPr>
          <w:p w14:paraId="526452C1" w14:textId="77777777" w:rsidR="008A79F1" w:rsidRPr="008B2435" w:rsidRDefault="008A79F1" w:rsidP="00170083">
            <w:pPr>
              <w:spacing w:line="480" w:lineRule="auto"/>
              <w:rPr>
                <w:rFonts w:ascii="Calibri" w:eastAsia="Times New Roman" w:hAnsi="Calibri" w:cs="Calibri"/>
                <w:color w:val="000000"/>
                <w:sz w:val="22"/>
                <w:szCs w:val="22"/>
              </w:rPr>
            </w:pPr>
            <w:r w:rsidRPr="008B2435">
              <w:rPr>
                <w:rFonts w:ascii="Calibri" w:eastAsia="Times New Roman" w:hAnsi="Calibri" w:cs="Calibri"/>
                <w:color w:val="000000"/>
                <w:sz w:val="22"/>
                <w:szCs w:val="22"/>
              </w:rPr>
              <w:t> </w:t>
            </w:r>
          </w:p>
        </w:tc>
      </w:tr>
      <w:tr w:rsidR="008A79F1" w:rsidRPr="008B2435" w14:paraId="6CFF7FAD" w14:textId="77777777" w:rsidTr="004B772F">
        <w:trPr>
          <w:trHeight w:val="285"/>
          <w:jc w:val="center"/>
        </w:trPr>
        <w:tc>
          <w:tcPr>
            <w:tcW w:w="2815" w:type="dxa"/>
            <w:tcBorders>
              <w:top w:val="nil"/>
              <w:left w:val="nil"/>
              <w:bottom w:val="nil"/>
              <w:right w:val="single" w:sz="4" w:space="0" w:color="auto"/>
            </w:tcBorders>
            <w:shd w:val="clear" w:color="000000" w:fill="FFFFFF"/>
            <w:noWrap/>
            <w:vAlign w:val="bottom"/>
            <w:hideMark/>
          </w:tcPr>
          <w:p w14:paraId="1CDBCA74" w14:textId="77777777" w:rsidR="008A79F1" w:rsidRPr="008B2435" w:rsidRDefault="008A79F1" w:rsidP="00170083">
            <w:pPr>
              <w:spacing w:line="480" w:lineRule="auto"/>
              <w:ind w:firstLineChars="100" w:firstLine="220"/>
              <w:rPr>
                <w:rFonts w:ascii="Calibri" w:eastAsia="Times New Roman" w:hAnsi="Calibri" w:cs="Calibri"/>
                <w:color w:val="000000"/>
                <w:sz w:val="22"/>
                <w:szCs w:val="22"/>
              </w:rPr>
            </w:pPr>
            <w:r w:rsidRPr="008B2435">
              <w:rPr>
                <w:rFonts w:ascii="Calibri" w:eastAsia="Times New Roman" w:hAnsi="Calibri" w:cs="Calibri"/>
                <w:color w:val="000000"/>
                <w:sz w:val="22"/>
                <w:szCs w:val="22"/>
              </w:rPr>
              <w:t>USD Libor BBA</w:t>
            </w:r>
          </w:p>
        </w:tc>
        <w:tc>
          <w:tcPr>
            <w:tcW w:w="1334" w:type="dxa"/>
            <w:tcBorders>
              <w:top w:val="nil"/>
              <w:left w:val="nil"/>
              <w:bottom w:val="nil"/>
              <w:right w:val="nil"/>
            </w:tcBorders>
            <w:shd w:val="clear" w:color="000000" w:fill="FFFFFF"/>
            <w:noWrap/>
            <w:vAlign w:val="bottom"/>
            <w:hideMark/>
          </w:tcPr>
          <w:p w14:paraId="36F2766B" w14:textId="77777777" w:rsidR="008A79F1" w:rsidRPr="008B2435" w:rsidRDefault="008A79F1" w:rsidP="00170083">
            <w:pPr>
              <w:spacing w:line="480" w:lineRule="auto"/>
              <w:jc w:val="right"/>
              <w:rPr>
                <w:rFonts w:ascii="Calibri" w:eastAsia="Times New Roman" w:hAnsi="Calibri" w:cs="Calibri"/>
                <w:color w:val="000000"/>
                <w:sz w:val="22"/>
                <w:szCs w:val="22"/>
              </w:rPr>
            </w:pPr>
            <w:r w:rsidRPr="008B2435">
              <w:rPr>
                <w:rFonts w:ascii="Calibri" w:eastAsia="Times New Roman" w:hAnsi="Calibri" w:cs="Calibri"/>
                <w:color w:val="000000"/>
                <w:sz w:val="22"/>
                <w:szCs w:val="22"/>
              </w:rPr>
              <w:t>98.00%</w:t>
            </w:r>
          </w:p>
        </w:tc>
        <w:tc>
          <w:tcPr>
            <w:tcW w:w="1334" w:type="dxa"/>
            <w:tcBorders>
              <w:top w:val="nil"/>
              <w:left w:val="nil"/>
              <w:bottom w:val="nil"/>
              <w:right w:val="nil"/>
            </w:tcBorders>
            <w:shd w:val="clear" w:color="000000" w:fill="FFFFFF"/>
            <w:noWrap/>
            <w:vAlign w:val="bottom"/>
            <w:hideMark/>
          </w:tcPr>
          <w:p w14:paraId="0EB5BC25" w14:textId="77777777" w:rsidR="008A79F1" w:rsidRPr="008B2435" w:rsidRDefault="008A79F1" w:rsidP="00170083">
            <w:pPr>
              <w:spacing w:line="480" w:lineRule="auto"/>
              <w:jc w:val="right"/>
              <w:rPr>
                <w:rFonts w:ascii="Calibri" w:eastAsia="Times New Roman" w:hAnsi="Calibri" w:cs="Calibri"/>
                <w:color w:val="000000"/>
                <w:sz w:val="22"/>
                <w:szCs w:val="22"/>
              </w:rPr>
            </w:pPr>
            <w:r w:rsidRPr="008B2435">
              <w:rPr>
                <w:rFonts w:ascii="Calibri" w:eastAsia="Times New Roman" w:hAnsi="Calibri" w:cs="Calibri"/>
                <w:color w:val="000000"/>
                <w:sz w:val="22"/>
                <w:szCs w:val="22"/>
              </w:rPr>
              <w:t>98.00%</w:t>
            </w:r>
          </w:p>
        </w:tc>
      </w:tr>
      <w:tr w:rsidR="008A79F1" w:rsidRPr="008B2435" w14:paraId="667B1434" w14:textId="77777777" w:rsidTr="004B772F">
        <w:trPr>
          <w:trHeight w:val="285"/>
          <w:jc w:val="center"/>
        </w:trPr>
        <w:tc>
          <w:tcPr>
            <w:tcW w:w="2815" w:type="dxa"/>
            <w:tcBorders>
              <w:top w:val="nil"/>
              <w:left w:val="nil"/>
              <w:bottom w:val="nil"/>
              <w:right w:val="single" w:sz="4" w:space="0" w:color="auto"/>
            </w:tcBorders>
            <w:shd w:val="clear" w:color="000000" w:fill="FFFFFF"/>
            <w:noWrap/>
            <w:vAlign w:val="bottom"/>
            <w:hideMark/>
          </w:tcPr>
          <w:p w14:paraId="20D1FE72" w14:textId="77777777" w:rsidR="008A79F1" w:rsidRPr="008B2435" w:rsidRDefault="008A79F1" w:rsidP="00170083">
            <w:pPr>
              <w:spacing w:line="480" w:lineRule="auto"/>
              <w:ind w:firstLineChars="100" w:firstLine="220"/>
              <w:rPr>
                <w:rFonts w:ascii="Calibri" w:eastAsia="Times New Roman" w:hAnsi="Calibri" w:cs="Calibri"/>
                <w:color w:val="000000"/>
                <w:sz w:val="22"/>
                <w:szCs w:val="22"/>
              </w:rPr>
            </w:pPr>
            <w:r w:rsidRPr="008B2435">
              <w:rPr>
                <w:rFonts w:ascii="Calibri" w:eastAsia="Times New Roman" w:hAnsi="Calibri" w:cs="Calibri"/>
                <w:color w:val="000000"/>
                <w:sz w:val="22"/>
                <w:szCs w:val="22"/>
              </w:rPr>
              <w:lastRenderedPageBreak/>
              <w:t>Fed Funds</w:t>
            </w:r>
          </w:p>
        </w:tc>
        <w:tc>
          <w:tcPr>
            <w:tcW w:w="1334" w:type="dxa"/>
            <w:tcBorders>
              <w:top w:val="nil"/>
              <w:left w:val="nil"/>
              <w:bottom w:val="nil"/>
              <w:right w:val="nil"/>
            </w:tcBorders>
            <w:shd w:val="clear" w:color="000000" w:fill="FFFFFF"/>
            <w:noWrap/>
            <w:vAlign w:val="bottom"/>
            <w:hideMark/>
          </w:tcPr>
          <w:p w14:paraId="331B12CA" w14:textId="77777777" w:rsidR="008A79F1" w:rsidRPr="008B2435" w:rsidRDefault="008A79F1" w:rsidP="00170083">
            <w:pPr>
              <w:spacing w:line="480" w:lineRule="auto"/>
              <w:jc w:val="right"/>
              <w:rPr>
                <w:rFonts w:ascii="Calibri" w:eastAsia="Times New Roman" w:hAnsi="Calibri" w:cs="Calibri"/>
                <w:color w:val="000000"/>
                <w:sz w:val="22"/>
                <w:szCs w:val="22"/>
              </w:rPr>
            </w:pPr>
            <w:r w:rsidRPr="008B2435">
              <w:rPr>
                <w:rFonts w:ascii="Calibri" w:eastAsia="Times New Roman" w:hAnsi="Calibri" w:cs="Calibri"/>
                <w:color w:val="000000"/>
                <w:sz w:val="22"/>
                <w:szCs w:val="22"/>
              </w:rPr>
              <w:t>1.00%</w:t>
            </w:r>
          </w:p>
        </w:tc>
        <w:tc>
          <w:tcPr>
            <w:tcW w:w="1334" w:type="dxa"/>
            <w:tcBorders>
              <w:top w:val="nil"/>
              <w:left w:val="nil"/>
              <w:bottom w:val="nil"/>
              <w:right w:val="nil"/>
            </w:tcBorders>
            <w:shd w:val="clear" w:color="000000" w:fill="FFFFFF"/>
            <w:noWrap/>
            <w:vAlign w:val="bottom"/>
            <w:hideMark/>
          </w:tcPr>
          <w:p w14:paraId="30AC8BC7" w14:textId="77777777" w:rsidR="008A79F1" w:rsidRPr="008B2435" w:rsidRDefault="008A79F1" w:rsidP="00170083">
            <w:pPr>
              <w:spacing w:line="480" w:lineRule="auto"/>
              <w:jc w:val="right"/>
              <w:rPr>
                <w:rFonts w:ascii="Calibri" w:eastAsia="Times New Roman" w:hAnsi="Calibri" w:cs="Calibri"/>
                <w:color w:val="000000"/>
                <w:sz w:val="22"/>
                <w:szCs w:val="22"/>
              </w:rPr>
            </w:pPr>
            <w:r w:rsidRPr="008B2435">
              <w:rPr>
                <w:rFonts w:ascii="Calibri" w:eastAsia="Times New Roman" w:hAnsi="Calibri" w:cs="Calibri"/>
                <w:color w:val="000000"/>
                <w:sz w:val="22"/>
                <w:szCs w:val="22"/>
              </w:rPr>
              <w:t>1.00%</w:t>
            </w:r>
          </w:p>
        </w:tc>
      </w:tr>
      <w:tr w:rsidR="008A79F1" w:rsidRPr="008B2435" w14:paraId="123BC48C" w14:textId="77777777" w:rsidTr="004B772F">
        <w:trPr>
          <w:trHeight w:val="285"/>
          <w:jc w:val="center"/>
        </w:trPr>
        <w:tc>
          <w:tcPr>
            <w:tcW w:w="2815" w:type="dxa"/>
            <w:tcBorders>
              <w:top w:val="nil"/>
              <w:left w:val="nil"/>
              <w:bottom w:val="nil"/>
              <w:right w:val="single" w:sz="4" w:space="0" w:color="auto"/>
            </w:tcBorders>
            <w:shd w:val="clear" w:color="000000" w:fill="FFFFFF"/>
            <w:noWrap/>
            <w:vAlign w:val="bottom"/>
            <w:hideMark/>
          </w:tcPr>
          <w:p w14:paraId="1AC2F09A" w14:textId="77777777" w:rsidR="008A79F1" w:rsidRPr="008B2435" w:rsidRDefault="008A79F1" w:rsidP="00170083">
            <w:pPr>
              <w:spacing w:line="480" w:lineRule="auto"/>
              <w:ind w:firstLineChars="100" w:firstLine="220"/>
              <w:rPr>
                <w:rFonts w:ascii="Calibri" w:eastAsia="Times New Roman" w:hAnsi="Calibri" w:cs="Calibri"/>
                <w:color w:val="000000"/>
                <w:sz w:val="22"/>
                <w:szCs w:val="22"/>
              </w:rPr>
            </w:pPr>
            <w:r w:rsidRPr="008B2435">
              <w:rPr>
                <w:rFonts w:ascii="Calibri" w:eastAsia="Times New Roman" w:hAnsi="Calibri" w:cs="Calibri"/>
                <w:color w:val="000000"/>
                <w:sz w:val="22"/>
                <w:szCs w:val="22"/>
              </w:rPr>
              <w:t>Other</w:t>
            </w:r>
          </w:p>
        </w:tc>
        <w:tc>
          <w:tcPr>
            <w:tcW w:w="1334" w:type="dxa"/>
            <w:tcBorders>
              <w:top w:val="nil"/>
              <w:left w:val="nil"/>
              <w:bottom w:val="nil"/>
              <w:right w:val="nil"/>
            </w:tcBorders>
            <w:shd w:val="clear" w:color="000000" w:fill="FFFFFF"/>
            <w:noWrap/>
            <w:vAlign w:val="bottom"/>
            <w:hideMark/>
          </w:tcPr>
          <w:p w14:paraId="4394F207" w14:textId="77777777" w:rsidR="008A79F1" w:rsidRPr="008B2435" w:rsidRDefault="008A79F1" w:rsidP="00170083">
            <w:pPr>
              <w:spacing w:line="480" w:lineRule="auto"/>
              <w:jc w:val="right"/>
              <w:rPr>
                <w:rFonts w:ascii="Calibri" w:eastAsia="Times New Roman" w:hAnsi="Calibri" w:cs="Calibri"/>
                <w:color w:val="000000"/>
                <w:sz w:val="22"/>
                <w:szCs w:val="22"/>
              </w:rPr>
            </w:pPr>
            <w:r w:rsidRPr="008B2435">
              <w:rPr>
                <w:rFonts w:ascii="Calibri" w:eastAsia="Times New Roman" w:hAnsi="Calibri" w:cs="Calibri"/>
                <w:color w:val="000000"/>
                <w:sz w:val="22"/>
                <w:szCs w:val="22"/>
              </w:rPr>
              <w:t>1.00%</w:t>
            </w:r>
          </w:p>
        </w:tc>
        <w:tc>
          <w:tcPr>
            <w:tcW w:w="1334" w:type="dxa"/>
            <w:tcBorders>
              <w:top w:val="nil"/>
              <w:left w:val="nil"/>
              <w:bottom w:val="nil"/>
              <w:right w:val="nil"/>
            </w:tcBorders>
            <w:shd w:val="clear" w:color="000000" w:fill="FFFFFF"/>
            <w:noWrap/>
            <w:vAlign w:val="bottom"/>
            <w:hideMark/>
          </w:tcPr>
          <w:p w14:paraId="4415C538" w14:textId="77777777" w:rsidR="008A79F1" w:rsidRPr="008B2435" w:rsidRDefault="008A79F1" w:rsidP="00170083">
            <w:pPr>
              <w:spacing w:line="480" w:lineRule="auto"/>
              <w:jc w:val="right"/>
              <w:rPr>
                <w:rFonts w:ascii="Calibri" w:eastAsia="Times New Roman" w:hAnsi="Calibri" w:cs="Calibri"/>
                <w:color w:val="000000"/>
                <w:sz w:val="22"/>
                <w:szCs w:val="22"/>
              </w:rPr>
            </w:pPr>
            <w:r w:rsidRPr="008B2435">
              <w:rPr>
                <w:rFonts w:ascii="Calibri" w:eastAsia="Times New Roman" w:hAnsi="Calibri" w:cs="Calibri"/>
                <w:color w:val="000000"/>
                <w:sz w:val="22"/>
                <w:szCs w:val="22"/>
              </w:rPr>
              <w:t>1.00%</w:t>
            </w:r>
          </w:p>
        </w:tc>
      </w:tr>
      <w:tr w:rsidR="008A79F1" w:rsidRPr="008B2435" w14:paraId="4995C22E" w14:textId="77777777" w:rsidTr="004B772F">
        <w:trPr>
          <w:trHeight w:val="285"/>
          <w:jc w:val="center"/>
        </w:trPr>
        <w:tc>
          <w:tcPr>
            <w:tcW w:w="2815" w:type="dxa"/>
            <w:tcBorders>
              <w:top w:val="nil"/>
              <w:left w:val="nil"/>
              <w:bottom w:val="nil"/>
              <w:right w:val="single" w:sz="4" w:space="0" w:color="auto"/>
            </w:tcBorders>
            <w:shd w:val="clear" w:color="000000" w:fill="FFFFFF"/>
            <w:noWrap/>
            <w:vAlign w:val="bottom"/>
            <w:hideMark/>
          </w:tcPr>
          <w:p w14:paraId="431A2ACD" w14:textId="77777777" w:rsidR="008A79F1" w:rsidRPr="008B2435" w:rsidRDefault="008A79F1" w:rsidP="00170083">
            <w:pPr>
              <w:spacing w:line="480" w:lineRule="auto"/>
              <w:rPr>
                <w:rFonts w:ascii="Calibri" w:eastAsia="Times New Roman" w:hAnsi="Calibri" w:cs="Calibri"/>
                <w:color w:val="000000"/>
                <w:sz w:val="22"/>
                <w:szCs w:val="22"/>
              </w:rPr>
            </w:pPr>
            <w:r w:rsidRPr="008B2435">
              <w:rPr>
                <w:rFonts w:ascii="Calibri" w:eastAsia="Times New Roman" w:hAnsi="Calibri" w:cs="Calibri"/>
                <w:color w:val="000000"/>
                <w:sz w:val="22"/>
                <w:szCs w:val="22"/>
              </w:rPr>
              <w:t> </w:t>
            </w:r>
          </w:p>
        </w:tc>
        <w:tc>
          <w:tcPr>
            <w:tcW w:w="2668" w:type="dxa"/>
            <w:gridSpan w:val="2"/>
            <w:tcBorders>
              <w:top w:val="nil"/>
              <w:left w:val="nil"/>
              <w:bottom w:val="single" w:sz="4" w:space="0" w:color="auto"/>
              <w:right w:val="nil"/>
            </w:tcBorders>
            <w:shd w:val="clear" w:color="000000" w:fill="FFFFFF"/>
            <w:noWrap/>
            <w:vAlign w:val="bottom"/>
            <w:hideMark/>
          </w:tcPr>
          <w:p w14:paraId="5DE8DDE7" w14:textId="77777777" w:rsidR="008A79F1" w:rsidRPr="008B2435" w:rsidRDefault="008A79F1" w:rsidP="00170083">
            <w:pPr>
              <w:spacing w:line="480" w:lineRule="auto"/>
              <w:jc w:val="center"/>
              <w:rPr>
                <w:rFonts w:ascii="Calibri" w:eastAsia="Times New Roman" w:hAnsi="Calibri" w:cs="Calibri"/>
                <w:color w:val="000000"/>
                <w:sz w:val="22"/>
                <w:szCs w:val="22"/>
              </w:rPr>
            </w:pPr>
            <w:r w:rsidRPr="008B2435">
              <w:rPr>
                <w:rFonts w:ascii="Calibri" w:eastAsia="Times New Roman" w:hAnsi="Calibri" w:cs="Calibri"/>
                <w:color w:val="000000"/>
                <w:sz w:val="22"/>
                <w:szCs w:val="22"/>
              </w:rPr>
              <w:t>CAD</w:t>
            </w:r>
          </w:p>
        </w:tc>
      </w:tr>
      <w:tr w:rsidR="008A79F1" w:rsidRPr="008B2435" w14:paraId="1B54B72B" w14:textId="77777777" w:rsidTr="004B772F">
        <w:trPr>
          <w:trHeight w:val="285"/>
          <w:jc w:val="center"/>
        </w:trPr>
        <w:tc>
          <w:tcPr>
            <w:tcW w:w="2815" w:type="dxa"/>
            <w:tcBorders>
              <w:top w:val="nil"/>
              <w:left w:val="nil"/>
              <w:bottom w:val="nil"/>
              <w:right w:val="single" w:sz="4" w:space="0" w:color="auto"/>
            </w:tcBorders>
            <w:shd w:val="clear" w:color="000000" w:fill="FFFFFF"/>
            <w:noWrap/>
            <w:vAlign w:val="bottom"/>
            <w:hideMark/>
          </w:tcPr>
          <w:p w14:paraId="114741B2" w14:textId="77777777" w:rsidR="008A79F1" w:rsidRPr="008B2435" w:rsidRDefault="008A79F1" w:rsidP="00170083">
            <w:pPr>
              <w:spacing w:line="480" w:lineRule="auto"/>
              <w:rPr>
                <w:rFonts w:ascii="Calibri" w:eastAsia="Times New Roman" w:hAnsi="Calibri" w:cs="Calibri"/>
                <w:color w:val="000000"/>
                <w:sz w:val="22"/>
                <w:szCs w:val="22"/>
              </w:rPr>
            </w:pPr>
            <w:r w:rsidRPr="008B2435">
              <w:rPr>
                <w:rFonts w:ascii="Calibri" w:eastAsia="Times New Roman" w:hAnsi="Calibri" w:cs="Calibri"/>
                <w:color w:val="000000"/>
                <w:sz w:val="22"/>
                <w:szCs w:val="22"/>
              </w:rPr>
              <w:t>Average Notional Value</w:t>
            </w:r>
          </w:p>
        </w:tc>
        <w:tc>
          <w:tcPr>
            <w:tcW w:w="1334" w:type="dxa"/>
            <w:tcBorders>
              <w:top w:val="nil"/>
              <w:left w:val="nil"/>
              <w:bottom w:val="single" w:sz="4" w:space="0" w:color="auto"/>
              <w:right w:val="nil"/>
            </w:tcBorders>
            <w:shd w:val="clear" w:color="000000" w:fill="FFFFFF"/>
            <w:noWrap/>
            <w:vAlign w:val="bottom"/>
            <w:hideMark/>
          </w:tcPr>
          <w:p w14:paraId="75AFFB1D" w14:textId="77777777" w:rsidR="008A79F1" w:rsidRPr="008B2435" w:rsidRDefault="008A79F1" w:rsidP="00170083">
            <w:pPr>
              <w:spacing w:line="480" w:lineRule="auto"/>
              <w:rPr>
                <w:rFonts w:ascii="Calibri" w:eastAsia="Times New Roman" w:hAnsi="Calibri" w:cs="Calibri"/>
                <w:color w:val="000000"/>
                <w:sz w:val="22"/>
                <w:szCs w:val="22"/>
              </w:rPr>
            </w:pPr>
            <w:r w:rsidRPr="008B2435">
              <w:rPr>
                <w:rFonts w:ascii="Calibri" w:eastAsia="Times New Roman" w:hAnsi="Calibri" w:cs="Calibri"/>
                <w:color w:val="000000"/>
                <w:sz w:val="22"/>
                <w:szCs w:val="22"/>
              </w:rPr>
              <w:t>CAD 53.2M</w:t>
            </w:r>
          </w:p>
        </w:tc>
        <w:tc>
          <w:tcPr>
            <w:tcW w:w="1334" w:type="dxa"/>
            <w:tcBorders>
              <w:top w:val="nil"/>
              <w:left w:val="nil"/>
              <w:bottom w:val="single" w:sz="4" w:space="0" w:color="auto"/>
              <w:right w:val="nil"/>
            </w:tcBorders>
            <w:shd w:val="clear" w:color="000000" w:fill="FFFFFF"/>
            <w:noWrap/>
            <w:vAlign w:val="bottom"/>
            <w:hideMark/>
          </w:tcPr>
          <w:p w14:paraId="7B41833D" w14:textId="77777777" w:rsidR="008A79F1" w:rsidRPr="008B2435" w:rsidRDefault="008A79F1" w:rsidP="00170083">
            <w:pPr>
              <w:spacing w:line="480" w:lineRule="auto"/>
              <w:rPr>
                <w:rFonts w:ascii="Calibri" w:eastAsia="Times New Roman" w:hAnsi="Calibri" w:cs="Calibri"/>
                <w:color w:val="000000"/>
                <w:sz w:val="22"/>
                <w:szCs w:val="22"/>
              </w:rPr>
            </w:pPr>
            <w:r w:rsidRPr="008B2435">
              <w:rPr>
                <w:rFonts w:ascii="Calibri" w:eastAsia="Times New Roman" w:hAnsi="Calibri" w:cs="Calibri"/>
                <w:color w:val="000000"/>
                <w:sz w:val="22"/>
                <w:szCs w:val="22"/>
              </w:rPr>
              <w:t>CAD 54.6M</w:t>
            </w:r>
          </w:p>
        </w:tc>
      </w:tr>
      <w:tr w:rsidR="008A79F1" w:rsidRPr="008B2435" w14:paraId="6A20E429" w14:textId="77777777" w:rsidTr="004B772F">
        <w:trPr>
          <w:trHeight w:val="285"/>
          <w:jc w:val="center"/>
        </w:trPr>
        <w:tc>
          <w:tcPr>
            <w:tcW w:w="2815" w:type="dxa"/>
            <w:tcBorders>
              <w:top w:val="nil"/>
              <w:left w:val="nil"/>
              <w:bottom w:val="nil"/>
              <w:right w:val="single" w:sz="4" w:space="0" w:color="auto"/>
            </w:tcBorders>
            <w:shd w:val="clear" w:color="000000" w:fill="FFFFFF"/>
            <w:noWrap/>
            <w:vAlign w:val="bottom"/>
            <w:hideMark/>
          </w:tcPr>
          <w:p w14:paraId="1C03B7C7" w14:textId="77777777" w:rsidR="008A79F1" w:rsidRPr="008B2435" w:rsidRDefault="008A79F1" w:rsidP="00170083">
            <w:pPr>
              <w:spacing w:line="480" w:lineRule="auto"/>
              <w:rPr>
                <w:rFonts w:ascii="Calibri" w:eastAsia="Times New Roman" w:hAnsi="Calibri" w:cs="Calibri"/>
                <w:color w:val="000000"/>
                <w:sz w:val="22"/>
                <w:szCs w:val="22"/>
              </w:rPr>
            </w:pPr>
            <w:r w:rsidRPr="008B2435">
              <w:rPr>
                <w:rFonts w:ascii="Calibri" w:eastAsia="Times New Roman" w:hAnsi="Calibri" w:cs="Calibri"/>
                <w:color w:val="000000"/>
                <w:sz w:val="22"/>
                <w:szCs w:val="22"/>
              </w:rPr>
              <w:t>Reference Rate</w:t>
            </w:r>
          </w:p>
        </w:tc>
        <w:tc>
          <w:tcPr>
            <w:tcW w:w="1334" w:type="dxa"/>
            <w:tcBorders>
              <w:top w:val="nil"/>
              <w:left w:val="nil"/>
              <w:bottom w:val="nil"/>
              <w:right w:val="nil"/>
            </w:tcBorders>
            <w:shd w:val="clear" w:color="000000" w:fill="FFFFFF"/>
            <w:noWrap/>
            <w:vAlign w:val="bottom"/>
            <w:hideMark/>
          </w:tcPr>
          <w:p w14:paraId="55AE07E3" w14:textId="77777777" w:rsidR="008A79F1" w:rsidRPr="008B2435" w:rsidRDefault="008A79F1" w:rsidP="00170083">
            <w:pPr>
              <w:spacing w:line="480" w:lineRule="auto"/>
              <w:rPr>
                <w:rFonts w:ascii="Calibri" w:eastAsia="Times New Roman" w:hAnsi="Calibri" w:cs="Calibri"/>
                <w:color w:val="000000"/>
                <w:sz w:val="22"/>
                <w:szCs w:val="22"/>
              </w:rPr>
            </w:pPr>
            <w:r w:rsidRPr="008B2435">
              <w:rPr>
                <w:rFonts w:ascii="Calibri" w:eastAsia="Times New Roman" w:hAnsi="Calibri" w:cs="Calibri"/>
                <w:color w:val="000000"/>
                <w:sz w:val="22"/>
                <w:szCs w:val="22"/>
              </w:rPr>
              <w:t> </w:t>
            </w:r>
          </w:p>
        </w:tc>
        <w:tc>
          <w:tcPr>
            <w:tcW w:w="1334" w:type="dxa"/>
            <w:tcBorders>
              <w:top w:val="nil"/>
              <w:left w:val="nil"/>
              <w:bottom w:val="nil"/>
              <w:right w:val="nil"/>
            </w:tcBorders>
            <w:shd w:val="clear" w:color="000000" w:fill="FFFFFF"/>
            <w:noWrap/>
            <w:vAlign w:val="bottom"/>
            <w:hideMark/>
          </w:tcPr>
          <w:p w14:paraId="10716AF5" w14:textId="77777777" w:rsidR="008A79F1" w:rsidRPr="008B2435" w:rsidRDefault="008A79F1" w:rsidP="00170083">
            <w:pPr>
              <w:spacing w:line="480" w:lineRule="auto"/>
              <w:rPr>
                <w:rFonts w:ascii="Calibri" w:eastAsia="Times New Roman" w:hAnsi="Calibri" w:cs="Calibri"/>
                <w:color w:val="000000"/>
                <w:sz w:val="22"/>
                <w:szCs w:val="22"/>
              </w:rPr>
            </w:pPr>
            <w:r w:rsidRPr="008B2435">
              <w:rPr>
                <w:rFonts w:ascii="Calibri" w:eastAsia="Times New Roman" w:hAnsi="Calibri" w:cs="Calibri"/>
                <w:color w:val="000000"/>
                <w:sz w:val="22"/>
                <w:szCs w:val="22"/>
              </w:rPr>
              <w:t> </w:t>
            </w:r>
          </w:p>
        </w:tc>
      </w:tr>
      <w:tr w:rsidR="008A79F1" w:rsidRPr="008B2435" w14:paraId="797D7A3B" w14:textId="77777777" w:rsidTr="004B772F">
        <w:trPr>
          <w:trHeight w:val="285"/>
          <w:jc w:val="center"/>
        </w:trPr>
        <w:tc>
          <w:tcPr>
            <w:tcW w:w="2815" w:type="dxa"/>
            <w:tcBorders>
              <w:top w:val="nil"/>
              <w:left w:val="nil"/>
              <w:bottom w:val="nil"/>
              <w:right w:val="single" w:sz="4" w:space="0" w:color="auto"/>
            </w:tcBorders>
            <w:shd w:val="clear" w:color="000000" w:fill="FFFFFF"/>
            <w:noWrap/>
            <w:vAlign w:val="bottom"/>
            <w:hideMark/>
          </w:tcPr>
          <w:p w14:paraId="0ADDEAB7" w14:textId="77777777" w:rsidR="008A79F1" w:rsidRPr="008B2435" w:rsidRDefault="008A79F1" w:rsidP="00170083">
            <w:pPr>
              <w:spacing w:line="480" w:lineRule="auto"/>
              <w:ind w:firstLineChars="100" w:firstLine="220"/>
              <w:rPr>
                <w:rFonts w:ascii="Calibri" w:eastAsia="Times New Roman" w:hAnsi="Calibri" w:cs="Calibri"/>
                <w:color w:val="000000"/>
                <w:sz w:val="22"/>
                <w:szCs w:val="22"/>
              </w:rPr>
            </w:pPr>
            <w:r w:rsidRPr="008B2435">
              <w:rPr>
                <w:rFonts w:ascii="Calibri" w:eastAsia="Times New Roman" w:hAnsi="Calibri" w:cs="Calibri"/>
                <w:color w:val="000000"/>
                <w:sz w:val="22"/>
                <w:szCs w:val="22"/>
              </w:rPr>
              <w:t>BA-CDOR</w:t>
            </w:r>
          </w:p>
        </w:tc>
        <w:tc>
          <w:tcPr>
            <w:tcW w:w="1334" w:type="dxa"/>
            <w:tcBorders>
              <w:top w:val="nil"/>
              <w:left w:val="nil"/>
              <w:bottom w:val="nil"/>
              <w:right w:val="nil"/>
            </w:tcBorders>
            <w:shd w:val="clear" w:color="000000" w:fill="FFFFFF"/>
            <w:noWrap/>
            <w:vAlign w:val="bottom"/>
            <w:hideMark/>
          </w:tcPr>
          <w:p w14:paraId="7E821E95" w14:textId="77777777" w:rsidR="008A79F1" w:rsidRPr="008B2435" w:rsidRDefault="008A79F1" w:rsidP="00170083">
            <w:pPr>
              <w:spacing w:line="480" w:lineRule="auto"/>
              <w:jc w:val="right"/>
              <w:rPr>
                <w:rFonts w:ascii="Calibri" w:eastAsia="Times New Roman" w:hAnsi="Calibri" w:cs="Calibri"/>
                <w:color w:val="000000"/>
                <w:sz w:val="22"/>
                <w:szCs w:val="22"/>
              </w:rPr>
            </w:pPr>
            <w:r w:rsidRPr="008B2435">
              <w:rPr>
                <w:rFonts w:ascii="Calibri" w:eastAsia="Times New Roman" w:hAnsi="Calibri" w:cs="Calibri"/>
                <w:color w:val="000000"/>
                <w:sz w:val="22"/>
                <w:szCs w:val="22"/>
              </w:rPr>
              <w:t>99.00%</w:t>
            </w:r>
          </w:p>
        </w:tc>
        <w:tc>
          <w:tcPr>
            <w:tcW w:w="1334" w:type="dxa"/>
            <w:tcBorders>
              <w:top w:val="nil"/>
              <w:left w:val="nil"/>
              <w:bottom w:val="nil"/>
              <w:right w:val="nil"/>
            </w:tcBorders>
            <w:shd w:val="clear" w:color="000000" w:fill="FFFFFF"/>
            <w:noWrap/>
            <w:vAlign w:val="bottom"/>
            <w:hideMark/>
          </w:tcPr>
          <w:p w14:paraId="60DC2B7E" w14:textId="77777777" w:rsidR="008A79F1" w:rsidRPr="008B2435" w:rsidRDefault="008A79F1" w:rsidP="00170083">
            <w:pPr>
              <w:spacing w:line="480" w:lineRule="auto"/>
              <w:jc w:val="right"/>
              <w:rPr>
                <w:rFonts w:ascii="Calibri" w:eastAsia="Times New Roman" w:hAnsi="Calibri" w:cs="Calibri"/>
                <w:color w:val="000000"/>
                <w:sz w:val="22"/>
                <w:szCs w:val="22"/>
              </w:rPr>
            </w:pPr>
            <w:r w:rsidRPr="008B2435">
              <w:rPr>
                <w:rFonts w:ascii="Calibri" w:eastAsia="Times New Roman" w:hAnsi="Calibri" w:cs="Calibri"/>
                <w:color w:val="000000"/>
                <w:sz w:val="22"/>
                <w:szCs w:val="22"/>
              </w:rPr>
              <w:t>99.00%</w:t>
            </w:r>
          </w:p>
        </w:tc>
      </w:tr>
      <w:tr w:rsidR="008A79F1" w:rsidRPr="008B2435" w14:paraId="06637998" w14:textId="77777777" w:rsidTr="004B772F">
        <w:trPr>
          <w:trHeight w:val="285"/>
          <w:jc w:val="center"/>
        </w:trPr>
        <w:tc>
          <w:tcPr>
            <w:tcW w:w="2815" w:type="dxa"/>
            <w:tcBorders>
              <w:top w:val="nil"/>
              <w:left w:val="nil"/>
              <w:bottom w:val="nil"/>
              <w:right w:val="single" w:sz="4" w:space="0" w:color="auto"/>
            </w:tcBorders>
            <w:shd w:val="clear" w:color="000000" w:fill="FFFFFF"/>
            <w:noWrap/>
            <w:vAlign w:val="bottom"/>
            <w:hideMark/>
          </w:tcPr>
          <w:p w14:paraId="5DC71421" w14:textId="77777777" w:rsidR="008A79F1" w:rsidRPr="008B2435" w:rsidRDefault="008A79F1" w:rsidP="00170083">
            <w:pPr>
              <w:spacing w:line="480" w:lineRule="auto"/>
              <w:ind w:firstLineChars="100" w:firstLine="220"/>
              <w:rPr>
                <w:rFonts w:ascii="Calibri" w:eastAsia="Times New Roman" w:hAnsi="Calibri" w:cs="Calibri"/>
                <w:color w:val="000000"/>
                <w:sz w:val="22"/>
                <w:szCs w:val="22"/>
              </w:rPr>
            </w:pPr>
            <w:r w:rsidRPr="008B2435">
              <w:rPr>
                <w:rFonts w:ascii="Calibri" w:eastAsia="Times New Roman" w:hAnsi="Calibri" w:cs="Calibri"/>
                <w:color w:val="000000"/>
                <w:sz w:val="22"/>
                <w:szCs w:val="22"/>
              </w:rPr>
              <w:t>Other</w:t>
            </w:r>
          </w:p>
        </w:tc>
        <w:tc>
          <w:tcPr>
            <w:tcW w:w="1334" w:type="dxa"/>
            <w:tcBorders>
              <w:top w:val="nil"/>
              <w:left w:val="nil"/>
              <w:bottom w:val="nil"/>
              <w:right w:val="nil"/>
            </w:tcBorders>
            <w:shd w:val="clear" w:color="000000" w:fill="FFFFFF"/>
            <w:noWrap/>
            <w:vAlign w:val="bottom"/>
            <w:hideMark/>
          </w:tcPr>
          <w:p w14:paraId="395C2901" w14:textId="77777777" w:rsidR="008A79F1" w:rsidRPr="008B2435" w:rsidRDefault="008A79F1" w:rsidP="00170083">
            <w:pPr>
              <w:spacing w:line="480" w:lineRule="auto"/>
              <w:jc w:val="right"/>
              <w:rPr>
                <w:rFonts w:ascii="Calibri" w:eastAsia="Times New Roman" w:hAnsi="Calibri" w:cs="Calibri"/>
                <w:color w:val="000000"/>
                <w:sz w:val="22"/>
                <w:szCs w:val="22"/>
              </w:rPr>
            </w:pPr>
            <w:r w:rsidRPr="008B2435">
              <w:rPr>
                <w:rFonts w:ascii="Calibri" w:eastAsia="Times New Roman" w:hAnsi="Calibri" w:cs="Calibri"/>
                <w:color w:val="000000"/>
                <w:sz w:val="22"/>
                <w:szCs w:val="22"/>
              </w:rPr>
              <w:t>1.00%</w:t>
            </w:r>
          </w:p>
        </w:tc>
        <w:tc>
          <w:tcPr>
            <w:tcW w:w="1334" w:type="dxa"/>
            <w:tcBorders>
              <w:top w:val="nil"/>
              <w:left w:val="nil"/>
              <w:bottom w:val="nil"/>
              <w:right w:val="nil"/>
            </w:tcBorders>
            <w:shd w:val="clear" w:color="000000" w:fill="FFFFFF"/>
            <w:noWrap/>
            <w:vAlign w:val="bottom"/>
            <w:hideMark/>
          </w:tcPr>
          <w:p w14:paraId="1F9DDE3C" w14:textId="77777777" w:rsidR="008A79F1" w:rsidRPr="008B2435" w:rsidRDefault="008A79F1" w:rsidP="00170083">
            <w:pPr>
              <w:spacing w:line="480" w:lineRule="auto"/>
              <w:jc w:val="right"/>
              <w:rPr>
                <w:rFonts w:ascii="Calibri" w:eastAsia="Times New Roman" w:hAnsi="Calibri" w:cs="Calibri"/>
                <w:color w:val="000000"/>
                <w:sz w:val="22"/>
                <w:szCs w:val="22"/>
              </w:rPr>
            </w:pPr>
            <w:r w:rsidRPr="008B2435">
              <w:rPr>
                <w:rFonts w:ascii="Calibri" w:eastAsia="Times New Roman" w:hAnsi="Calibri" w:cs="Calibri"/>
                <w:color w:val="000000"/>
                <w:sz w:val="22"/>
                <w:szCs w:val="22"/>
              </w:rPr>
              <w:t>1.00%</w:t>
            </w:r>
          </w:p>
        </w:tc>
      </w:tr>
    </w:tbl>
    <w:p w14:paraId="390DDF6F" w14:textId="77777777" w:rsidR="00A96B98" w:rsidRDefault="00A96B98" w:rsidP="00170083">
      <w:pPr>
        <w:spacing w:line="480" w:lineRule="auto"/>
      </w:pPr>
    </w:p>
    <w:p w14:paraId="3C87E4A9" w14:textId="2DF31044" w:rsidR="00A96B98" w:rsidRDefault="00A96B98" w:rsidP="00170083">
      <w:pPr>
        <w:pStyle w:val="Heading1"/>
        <w:spacing w:line="480" w:lineRule="auto"/>
      </w:pPr>
      <w:r>
        <w:t>Results</w:t>
      </w:r>
    </w:p>
    <w:p w14:paraId="6324256F" w14:textId="77777777" w:rsidR="002F3376" w:rsidRDefault="002F3376" w:rsidP="00170083">
      <w:pPr>
        <w:pStyle w:val="Heading2"/>
        <w:spacing w:line="480" w:lineRule="auto"/>
      </w:pPr>
      <w:r>
        <w:t>Prices</w:t>
      </w:r>
    </w:p>
    <w:p w14:paraId="7CBCF94C" w14:textId="3AD64BA8" w:rsidR="002F3376" w:rsidRDefault="002F3376" w:rsidP="00170083">
      <w:pPr>
        <w:spacing w:line="480" w:lineRule="auto"/>
        <w:ind w:firstLine="720"/>
      </w:pPr>
      <w:r>
        <w:t xml:space="preserve">The GME regression results for the price premium is described in </w:t>
      </w:r>
      <w:r>
        <w:fldChar w:fldCharType="begin"/>
      </w:r>
      <w:r>
        <w:instrText xml:space="preserve"> REF _Ref93598805 \h </w:instrText>
      </w:r>
      <w:r w:rsidR="00BF6365">
        <w:instrText xml:space="preserve"> \* MERGEFORMAT </w:instrText>
      </w:r>
      <w:r>
        <w:fldChar w:fldCharType="separate"/>
      </w:r>
      <w:r>
        <w:t xml:space="preserve">Table </w:t>
      </w:r>
      <w:r>
        <w:rPr>
          <w:noProof/>
        </w:rPr>
        <w:t>3</w:t>
      </w:r>
      <w:r>
        <w:fldChar w:fldCharType="end"/>
      </w:r>
      <w:r>
        <w:t xml:space="preserve">.  We are chiefly interested in the coefficient of the interaction variable </w:t>
      </w:r>
      <m:oMath>
        <m:r>
          <w:rPr>
            <w:rFonts w:ascii="Cambria Math" w:hAnsi="Cambria Math"/>
          </w:rPr>
          <m:t>Currency*Period</m:t>
        </m:r>
      </m:oMath>
      <w:r>
        <w:t>, which takes on a value of 1 if the observation is in the regulated market (USD) after March 11, and zero otherwise.  In model 1, only the variables Currency (1 for USD, 0 for CAD), Period (1 for on or after, March 11 and 0 for before March 11) and the interaction variable Currency * Period are included.  In the full model, other controls such as the natural log of the underlying notional amount, the tenor, payment frequency, trade day, trade time and late effective indicators are also included.</w:t>
      </w:r>
    </w:p>
    <w:p w14:paraId="78B4E0FA" w14:textId="77777777" w:rsidR="002F3376" w:rsidRDefault="002F3376" w:rsidP="00170083">
      <w:pPr>
        <w:spacing w:line="480" w:lineRule="auto"/>
        <w:ind w:firstLine="720"/>
      </w:pPr>
      <w:r>
        <w:t xml:space="preserve">Regulation (the coefficient of the interaction variable) is associated with a 1.180 bps increase in the premium (1.176 bps in the full model).  The increase is statistically significant.  Among the control variables, payment frequency is the most important and associated with a 5 </w:t>
      </w:r>
      <w:r>
        <w:lastRenderedPageBreak/>
        <w:t>to 10 bps increase in the premium (compared to the baseline of a quarterly-semi-annual contract).  Contracts with a larger notional value is associated with a smaller premium (a 1% increase in the notional value is associated with a 0.04 bps reduction in the premium.  Trades completed after hours is associated with a 0.3 bps increase in the premium (compared to mid-day trading) and the trading day is associated with a 1 to 2 bps increase in the premium (baseline is Wednesday trading).  Contracts that become effective after March 31 is associated with a 0.3 bps increase in the premium (ordinarily, a contract becomes effective 2 days after the trade is executed in the USD market and on the day of the trade in the CAD market).</w:t>
      </w:r>
    </w:p>
    <w:p w14:paraId="4E27C723" w14:textId="77777777" w:rsidR="002F3376" w:rsidRPr="006B42E2" w:rsidRDefault="002F3376" w:rsidP="00170083">
      <w:pPr>
        <w:spacing w:line="480" w:lineRule="auto"/>
        <w:ind w:firstLine="720"/>
      </w:pPr>
    </w:p>
    <w:p w14:paraId="670F6E57" w14:textId="011AE129" w:rsidR="002F3376" w:rsidRDefault="002F3376" w:rsidP="00170083">
      <w:pPr>
        <w:pStyle w:val="Caption"/>
        <w:keepNext/>
        <w:spacing w:line="480" w:lineRule="auto"/>
      </w:pPr>
      <w:bookmarkStart w:id="2" w:name="_Ref93598805"/>
      <w:r>
        <w:t xml:space="preserve">Table </w:t>
      </w:r>
      <w:fldSimple w:instr=" SEQ Table \* ARABIC ">
        <w:r w:rsidR="000C5086">
          <w:rPr>
            <w:noProof/>
          </w:rPr>
          <w:t>5</w:t>
        </w:r>
      </w:fldSimple>
      <w:bookmarkEnd w:id="2"/>
      <w:r>
        <w:rPr>
          <w:noProof/>
        </w:rPr>
        <w:t xml:space="preserve"> Generalized Maximum Entropy Regression Results for Premium</w:t>
      </w:r>
    </w:p>
    <w:tbl>
      <w:tblPr>
        <w:tblStyle w:val="PlainTable2"/>
        <w:tblW w:w="0" w:type="auto"/>
        <w:tblLook w:val="0620" w:firstRow="1" w:lastRow="0" w:firstColumn="0" w:lastColumn="0" w:noHBand="1" w:noVBand="1"/>
      </w:tblPr>
      <w:tblGrid>
        <w:gridCol w:w="3614"/>
        <w:gridCol w:w="2337"/>
        <w:gridCol w:w="2338"/>
      </w:tblGrid>
      <w:tr w:rsidR="002F3376" w14:paraId="382BDCC4" w14:textId="77777777" w:rsidTr="004B772F">
        <w:trPr>
          <w:cnfStyle w:val="100000000000" w:firstRow="1" w:lastRow="0" w:firstColumn="0" w:lastColumn="0" w:oddVBand="0" w:evenVBand="0" w:oddHBand="0" w:evenHBand="0" w:firstRowFirstColumn="0" w:firstRowLastColumn="0" w:lastRowFirstColumn="0" w:lastRowLastColumn="0"/>
        </w:trPr>
        <w:tc>
          <w:tcPr>
            <w:tcW w:w="3614" w:type="dxa"/>
          </w:tcPr>
          <w:p w14:paraId="5608FDA2" w14:textId="77777777" w:rsidR="002F3376" w:rsidRDefault="002F3376" w:rsidP="00170083">
            <w:pPr>
              <w:spacing w:line="480" w:lineRule="auto"/>
            </w:pPr>
          </w:p>
        </w:tc>
        <w:tc>
          <w:tcPr>
            <w:tcW w:w="2337" w:type="dxa"/>
          </w:tcPr>
          <w:p w14:paraId="31F71D9F" w14:textId="77777777" w:rsidR="002F3376" w:rsidRDefault="002F3376" w:rsidP="00170083">
            <w:pPr>
              <w:spacing w:line="480" w:lineRule="auto"/>
            </w:pPr>
            <w:r>
              <w:t>Model 1</w:t>
            </w:r>
          </w:p>
        </w:tc>
        <w:tc>
          <w:tcPr>
            <w:tcW w:w="2338" w:type="dxa"/>
          </w:tcPr>
          <w:p w14:paraId="70383A92" w14:textId="77777777" w:rsidR="002F3376" w:rsidRDefault="002F3376" w:rsidP="00170083">
            <w:pPr>
              <w:spacing w:line="480" w:lineRule="auto"/>
            </w:pPr>
            <w:r>
              <w:t>Model 2</w:t>
            </w:r>
          </w:p>
        </w:tc>
      </w:tr>
      <w:tr w:rsidR="002F3376" w14:paraId="40A3C3D2" w14:textId="77777777" w:rsidTr="004B772F">
        <w:tc>
          <w:tcPr>
            <w:tcW w:w="3614" w:type="dxa"/>
          </w:tcPr>
          <w:p w14:paraId="05C10A12" w14:textId="77777777" w:rsidR="002F3376" w:rsidRDefault="002F3376" w:rsidP="00170083">
            <w:pPr>
              <w:spacing w:line="480" w:lineRule="auto"/>
            </w:pPr>
            <w:r>
              <w:t>Currency: USD</w:t>
            </w:r>
          </w:p>
        </w:tc>
        <w:tc>
          <w:tcPr>
            <w:tcW w:w="2337" w:type="dxa"/>
          </w:tcPr>
          <w:p w14:paraId="59AC1739" w14:textId="77777777" w:rsidR="002F3376" w:rsidRDefault="002F3376" w:rsidP="00170083">
            <w:pPr>
              <w:spacing w:line="480" w:lineRule="auto"/>
            </w:pPr>
            <w:r>
              <w:t>1.07 (0.224) ***</w:t>
            </w:r>
          </w:p>
        </w:tc>
        <w:tc>
          <w:tcPr>
            <w:tcW w:w="2338" w:type="dxa"/>
          </w:tcPr>
          <w:p w14:paraId="3A03D8DF" w14:textId="77777777" w:rsidR="002F3376" w:rsidRDefault="002F3376" w:rsidP="00170083">
            <w:pPr>
              <w:spacing w:line="480" w:lineRule="auto"/>
            </w:pPr>
            <w:r>
              <w:t>1.111 (0.284) ***</w:t>
            </w:r>
          </w:p>
        </w:tc>
      </w:tr>
      <w:tr w:rsidR="002F3376" w14:paraId="27AB6FFE" w14:textId="77777777" w:rsidTr="004B772F">
        <w:tc>
          <w:tcPr>
            <w:tcW w:w="3614" w:type="dxa"/>
          </w:tcPr>
          <w:p w14:paraId="659C1CD6" w14:textId="77777777" w:rsidR="002F3376" w:rsidRDefault="002F3376" w:rsidP="00170083">
            <w:pPr>
              <w:spacing w:line="480" w:lineRule="auto"/>
            </w:pPr>
            <w:r>
              <w:t>Period: Post</w:t>
            </w:r>
          </w:p>
        </w:tc>
        <w:tc>
          <w:tcPr>
            <w:tcW w:w="2337" w:type="dxa"/>
          </w:tcPr>
          <w:p w14:paraId="310B3DDF" w14:textId="77777777" w:rsidR="002F3376" w:rsidRDefault="002F3376" w:rsidP="00170083">
            <w:pPr>
              <w:spacing w:line="480" w:lineRule="auto"/>
            </w:pPr>
            <w:r>
              <w:t>-0.239 (0.360)</w:t>
            </w:r>
          </w:p>
        </w:tc>
        <w:tc>
          <w:tcPr>
            <w:tcW w:w="2338" w:type="dxa"/>
          </w:tcPr>
          <w:p w14:paraId="17515EB8" w14:textId="77777777" w:rsidR="002F3376" w:rsidRDefault="002F3376" w:rsidP="00170083">
            <w:pPr>
              <w:spacing w:line="480" w:lineRule="auto"/>
            </w:pPr>
            <w:r>
              <w:t>-0.336 (0.303)</w:t>
            </w:r>
          </w:p>
        </w:tc>
      </w:tr>
      <w:tr w:rsidR="002F3376" w14:paraId="23EBB478" w14:textId="77777777" w:rsidTr="004B772F">
        <w:tc>
          <w:tcPr>
            <w:tcW w:w="3614" w:type="dxa"/>
          </w:tcPr>
          <w:p w14:paraId="76F4311F" w14:textId="77777777" w:rsidR="002F3376" w:rsidRDefault="002F3376" w:rsidP="00170083">
            <w:pPr>
              <w:spacing w:line="480" w:lineRule="auto"/>
            </w:pPr>
            <w:r>
              <w:t>Currency*Period</w:t>
            </w:r>
          </w:p>
        </w:tc>
        <w:tc>
          <w:tcPr>
            <w:tcW w:w="2337" w:type="dxa"/>
          </w:tcPr>
          <w:p w14:paraId="110D67E7" w14:textId="77777777" w:rsidR="002F3376" w:rsidRDefault="002F3376" w:rsidP="00170083">
            <w:pPr>
              <w:spacing w:line="480" w:lineRule="auto"/>
            </w:pPr>
            <w:r>
              <w:t>1.180 (0.370) ***</w:t>
            </w:r>
          </w:p>
        </w:tc>
        <w:tc>
          <w:tcPr>
            <w:tcW w:w="2338" w:type="dxa"/>
          </w:tcPr>
          <w:p w14:paraId="4A57C349" w14:textId="77777777" w:rsidR="002F3376" w:rsidRDefault="002F3376" w:rsidP="00170083">
            <w:pPr>
              <w:spacing w:line="480" w:lineRule="auto"/>
            </w:pPr>
            <w:r>
              <w:t>1.176 (0.307) ***</w:t>
            </w:r>
          </w:p>
        </w:tc>
      </w:tr>
      <w:tr w:rsidR="002F3376" w14:paraId="555595E6" w14:textId="77777777" w:rsidTr="004B772F">
        <w:tc>
          <w:tcPr>
            <w:tcW w:w="3614" w:type="dxa"/>
          </w:tcPr>
          <w:p w14:paraId="2477171E" w14:textId="77777777" w:rsidR="002F3376" w:rsidRDefault="002F3376" w:rsidP="00170083">
            <w:pPr>
              <w:spacing w:line="480" w:lineRule="auto"/>
            </w:pPr>
            <w:r>
              <w:t>Ln(notional)</w:t>
            </w:r>
          </w:p>
        </w:tc>
        <w:tc>
          <w:tcPr>
            <w:tcW w:w="2337" w:type="dxa"/>
          </w:tcPr>
          <w:p w14:paraId="07BEA43B" w14:textId="77777777" w:rsidR="002F3376" w:rsidRDefault="002F3376" w:rsidP="00170083">
            <w:pPr>
              <w:spacing w:line="480" w:lineRule="auto"/>
            </w:pPr>
          </w:p>
        </w:tc>
        <w:tc>
          <w:tcPr>
            <w:tcW w:w="2338" w:type="dxa"/>
          </w:tcPr>
          <w:p w14:paraId="37AF261A" w14:textId="77777777" w:rsidR="002F3376" w:rsidRDefault="002F3376" w:rsidP="00170083">
            <w:pPr>
              <w:spacing w:line="480" w:lineRule="auto"/>
            </w:pPr>
            <w:r>
              <w:t>-0.046 (0.033)</w:t>
            </w:r>
          </w:p>
        </w:tc>
      </w:tr>
      <w:tr w:rsidR="002F3376" w14:paraId="56E5C5BB" w14:textId="77777777" w:rsidTr="004B772F">
        <w:tc>
          <w:tcPr>
            <w:tcW w:w="3614" w:type="dxa"/>
          </w:tcPr>
          <w:p w14:paraId="4F648C51" w14:textId="77777777" w:rsidR="002F3376" w:rsidRDefault="002F3376" w:rsidP="00170083">
            <w:pPr>
              <w:spacing w:line="480" w:lineRule="auto"/>
            </w:pPr>
            <w:r>
              <w:t>Tenor (months)</w:t>
            </w:r>
          </w:p>
        </w:tc>
        <w:tc>
          <w:tcPr>
            <w:tcW w:w="2337" w:type="dxa"/>
          </w:tcPr>
          <w:p w14:paraId="5F67F19D" w14:textId="77777777" w:rsidR="002F3376" w:rsidRDefault="002F3376" w:rsidP="00170083">
            <w:pPr>
              <w:spacing w:line="480" w:lineRule="auto"/>
            </w:pPr>
          </w:p>
        </w:tc>
        <w:tc>
          <w:tcPr>
            <w:tcW w:w="2338" w:type="dxa"/>
          </w:tcPr>
          <w:p w14:paraId="31AD0D58" w14:textId="77777777" w:rsidR="002F3376" w:rsidRDefault="002F3376" w:rsidP="00170083">
            <w:pPr>
              <w:spacing w:line="480" w:lineRule="auto"/>
            </w:pPr>
            <w:r>
              <w:t>0.0157 (0.001) ***</w:t>
            </w:r>
          </w:p>
        </w:tc>
      </w:tr>
      <w:tr w:rsidR="002F3376" w14:paraId="318905EF" w14:textId="77777777" w:rsidTr="004B772F">
        <w:tc>
          <w:tcPr>
            <w:tcW w:w="3614" w:type="dxa"/>
          </w:tcPr>
          <w:p w14:paraId="47DF6BD4" w14:textId="77777777" w:rsidR="002F3376" w:rsidRDefault="002F3376" w:rsidP="00170083">
            <w:pPr>
              <w:spacing w:line="480" w:lineRule="auto"/>
            </w:pPr>
            <w:r>
              <w:t>Payment Frequency</w:t>
            </w:r>
            <w:r>
              <w:rPr>
                <w:rStyle w:val="FootnoteReference"/>
              </w:rPr>
              <w:footnoteReference w:id="6"/>
            </w:r>
          </w:p>
          <w:p w14:paraId="61387623" w14:textId="77777777" w:rsidR="002F3376" w:rsidRDefault="002F3376" w:rsidP="00170083">
            <w:pPr>
              <w:spacing w:line="480" w:lineRule="auto"/>
            </w:pPr>
            <w:r>
              <w:t xml:space="preserve">      1M-1M</w:t>
            </w:r>
          </w:p>
          <w:p w14:paraId="4E18F98D" w14:textId="77777777" w:rsidR="002F3376" w:rsidRDefault="002F3376" w:rsidP="00170083">
            <w:pPr>
              <w:spacing w:line="480" w:lineRule="auto"/>
            </w:pPr>
            <w:r>
              <w:t xml:space="preserve">      1M-6M</w:t>
            </w:r>
          </w:p>
          <w:p w14:paraId="2F2A7216" w14:textId="77777777" w:rsidR="002F3376" w:rsidRDefault="002F3376" w:rsidP="00170083">
            <w:pPr>
              <w:spacing w:line="480" w:lineRule="auto"/>
            </w:pPr>
            <w:r>
              <w:t xml:space="preserve">      3M-3M</w:t>
            </w:r>
          </w:p>
          <w:p w14:paraId="0A6783FF" w14:textId="77777777" w:rsidR="002F3376" w:rsidRDefault="002F3376" w:rsidP="00170083">
            <w:pPr>
              <w:spacing w:line="480" w:lineRule="auto"/>
            </w:pPr>
            <w:r>
              <w:lastRenderedPageBreak/>
              <w:t xml:space="preserve">      3M-6M</w:t>
            </w:r>
          </w:p>
          <w:p w14:paraId="403F847C" w14:textId="77777777" w:rsidR="002F3376" w:rsidRDefault="002F3376" w:rsidP="00170083">
            <w:pPr>
              <w:spacing w:line="480" w:lineRule="auto"/>
            </w:pPr>
            <w:r>
              <w:t xml:space="preserve">      3M-1Y</w:t>
            </w:r>
          </w:p>
          <w:p w14:paraId="5FCA6163" w14:textId="77777777" w:rsidR="002F3376" w:rsidRDefault="002F3376" w:rsidP="00170083">
            <w:pPr>
              <w:spacing w:line="480" w:lineRule="auto"/>
            </w:pPr>
            <w:r>
              <w:t xml:space="preserve">      6M-1M</w:t>
            </w:r>
          </w:p>
          <w:p w14:paraId="7206F2B8" w14:textId="77777777" w:rsidR="002F3376" w:rsidRDefault="002F3376" w:rsidP="00170083">
            <w:pPr>
              <w:spacing w:line="480" w:lineRule="auto"/>
            </w:pPr>
            <w:r>
              <w:t xml:space="preserve">      6M-3M</w:t>
            </w:r>
          </w:p>
          <w:p w14:paraId="0F9A824B" w14:textId="77777777" w:rsidR="002F3376" w:rsidRDefault="002F3376" w:rsidP="00170083">
            <w:pPr>
              <w:spacing w:line="480" w:lineRule="auto"/>
            </w:pPr>
            <w:r>
              <w:t xml:space="preserve">      6M-6M</w:t>
            </w:r>
          </w:p>
          <w:p w14:paraId="35853E0E" w14:textId="77777777" w:rsidR="002F3376" w:rsidRDefault="002F3376" w:rsidP="00170083">
            <w:pPr>
              <w:spacing w:line="480" w:lineRule="auto"/>
            </w:pPr>
            <w:r>
              <w:t xml:space="preserve">      6M-1Y</w:t>
            </w:r>
          </w:p>
          <w:p w14:paraId="53AA6B83" w14:textId="77777777" w:rsidR="002F3376" w:rsidRDefault="002F3376" w:rsidP="00170083">
            <w:pPr>
              <w:spacing w:line="480" w:lineRule="auto"/>
            </w:pPr>
            <w:r>
              <w:t xml:space="preserve">     12M-3M</w:t>
            </w:r>
          </w:p>
          <w:p w14:paraId="4BEB64EB" w14:textId="77777777" w:rsidR="002F3376" w:rsidRDefault="002F3376" w:rsidP="00170083">
            <w:pPr>
              <w:spacing w:line="480" w:lineRule="auto"/>
            </w:pPr>
            <w:r>
              <w:t xml:space="preserve">      1Y-3M</w:t>
            </w:r>
          </w:p>
          <w:p w14:paraId="208B6D88" w14:textId="77777777" w:rsidR="002F3376" w:rsidRDefault="002F3376" w:rsidP="00170083">
            <w:pPr>
              <w:spacing w:line="480" w:lineRule="auto"/>
            </w:pPr>
            <w:r>
              <w:t xml:space="preserve">      1Y-6M</w:t>
            </w:r>
          </w:p>
          <w:p w14:paraId="1FF5ABF0" w14:textId="77777777" w:rsidR="002F3376" w:rsidRDefault="002F3376" w:rsidP="00170083">
            <w:pPr>
              <w:spacing w:line="480" w:lineRule="auto"/>
            </w:pPr>
            <w:r>
              <w:t xml:space="preserve">      1Y-1Y</w:t>
            </w:r>
          </w:p>
        </w:tc>
        <w:tc>
          <w:tcPr>
            <w:tcW w:w="2337" w:type="dxa"/>
          </w:tcPr>
          <w:p w14:paraId="2ED1CC23" w14:textId="77777777" w:rsidR="002F3376" w:rsidRDefault="002F3376" w:rsidP="00170083">
            <w:pPr>
              <w:spacing w:line="480" w:lineRule="auto"/>
            </w:pPr>
          </w:p>
        </w:tc>
        <w:tc>
          <w:tcPr>
            <w:tcW w:w="2338" w:type="dxa"/>
          </w:tcPr>
          <w:p w14:paraId="41912C2A" w14:textId="77777777" w:rsidR="002F3376" w:rsidRDefault="002F3376" w:rsidP="00170083">
            <w:pPr>
              <w:spacing w:line="480" w:lineRule="auto"/>
            </w:pPr>
          </w:p>
          <w:p w14:paraId="79580BBD" w14:textId="77777777" w:rsidR="002F3376" w:rsidRDefault="002F3376" w:rsidP="00170083">
            <w:pPr>
              <w:spacing w:line="480" w:lineRule="auto"/>
            </w:pPr>
            <w:r>
              <w:t>7.354 (1.866) ***</w:t>
            </w:r>
          </w:p>
          <w:p w14:paraId="41C7529D" w14:textId="77777777" w:rsidR="002F3376" w:rsidRDefault="002F3376" w:rsidP="00170083">
            <w:pPr>
              <w:spacing w:line="480" w:lineRule="auto"/>
            </w:pPr>
            <w:r>
              <w:t>5.255 (2.069) **</w:t>
            </w:r>
          </w:p>
          <w:p w14:paraId="16B91BBE" w14:textId="77777777" w:rsidR="002F3376" w:rsidRDefault="002F3376" w:rsidP="00170083">
            <w:pPr>
              <w:spacing w:line="480" w:lineRule="auto"/>
            </w:pPr>
            <w:r>
              <w:t>9.353 (1.881) ***</w:t>
            </w:r>
          </w:p>
          <w:p w14:paraId="5669FF2B" w14:textId="77777777" w:rsidR="002F3376" w:rsidRDefault="002F3376" w:rsidP="00170083">
            <w:pPr>
              <w:spacing w:line="480" w:lineRule="auto"/>
            </w:pPr>
            <w:r>
              <w:lastRenderedPageBreak/>
              <w:t>8.796 (1.824) ***</w:t>
            </w:r>
          </w:p>
          <w:p w14:paraId="3B6F08D6" w14:textId="77777777" w:rsidR="002F3376" w:rsidRDefault="002F3376" w:rsidP="00170083">
            <w:pPr>
              <w:spacing w:line="480" w:lineRule="auto"/>
            </w:pPr>
            <w:r>
              <w:t>6.908 (1.834) ***</w:t>
            </w:r>
          </w:p>
          <w:p w14:paraId="2DB2C905" w14:textId="77777777" w:rsidR="002F3376" w:rsidRDefault="002F3376" w:rsidP="00170083">
            <w:pPr>
              <w:spacing w:line="480" w:lineRule="auto"/>
            </w:pPr>
            <w:r>
              <w:t>4.905 (1.936) **</w:t>
            </w:r>
          </w:p>
          <w:p w14:paraId="3ED67F09" w14:textId="77777777" w:rsidR="002F3376" w:rsidRDefault="002F3376" w:rsidP="00170083">
            <w:pPr>
              <w:spacing w:line="480" w:lineRule="auto"/>
            </w:pPr>
            <w:r>
              <w:t>8.550 (1.824) ***</w:t>
            </w:r>
          </w:p>
          <w:p w14:paraId="45D45B47" w14:textId="77777777" w:rsidR="002F3376" w:rsidRDefault="002F3376" w:rsidP="00170083">
            <w:pPr>
              <w:spacing w:line="480" w:lineRule="auto"/>
            </w:pPr>
            <w:r>
              <w:t>9.560 (1.840) ***</w:t>
            </w:r>
          </w:p>
          <w:p w14:paraId="7EBE98EB" w14:textId="77777777" w:rsidR="002F3376" w:rsidRDefault="002F3376" w:rsidP="00170083">
            <w:pPr>
              <w:spacing w:line="480" w:lineRule="auto"/>
            </w:pPr>
            <w:r>
              <w:t>7.569 (2.575) ***</w:t>
            </w:r>
          </w:p>
          <w:p w14:paraId="70FD5F50" w14:textId="77777777" w:rsidR="002F3376" w:rsidRDefault="002F3376" w:rsidP="00170083">
            <w:pPr>
              <w:spacing w:line="480" w:lineRule="auto"/>
            </w:pPr>
            <w:r>
              <w:t>7.483 (1.949) ***</w:t>
            </w:r>
          </w:p>
          <w:p w14:paraId="433E684A" w14:textId="77777777" w:rsidR="002F3376" w:rsidRDefault="002F3376" w:rsidP="00170083">
            <w:pPr>
              <w:spacing w:line="480" w:lineRule="auto"/>
            </w:pPr>
            <w:r>
              <w:t>6.796 (1.880) ***</w:t>
            </w:r>
          </w:p>
          <w:p w14:paraId="4C33ABD5" w14:textId="77777777" w:rsidR="002F3376" w:rsidRDefault="002F3376" w:rsidP="00170083">
            <w:pPr>
              <w:spacing w:line="480" w:lineRule="auto"/>
            </w:pPr>
            <w:r>
              <w:t>7.567 (2.351) ***</w:t>
            </w:r>
          </w:p>
          <w:p w14:paraId="7553F91F" w14:textId="77777777" w:rsidR="002F3376" w:rsidRDefault="002F3376" w:rsidP="00170083">
            <w:pPr>
              <w:spacing w:line="480" w:lineRule="auto"/>
            </w:pPr>
            <w:r>
              <w:t>5.624 (3.171) *</w:t>
            </w:r>
          </w:p>
        </w:tc>
      </w:tr>
      <w:tr w:rsidR="002F3376" w14:paraId="2176888D" w14:textId="77777777" w:rsidTr="004B772F">
        <w:tc>
          <w:tcPr>
            <w:tcW w:w="3614" w:type="dxa"/>
          </w:tcPr>
          <w:p w14:paraId="70B57C69" w14:textId="77777777" w:rsidR="002F3376" w:rsidRDefault="002F3376" w:rsidP="00170083">
            <w:pPr>
              <w:spacing w:line="480" w:lineRule="auto"/>
            </w:pPr>
            <w:r>
              <w:lastRenderedPageBreak/>
              <w:t>Trade Time</w:t>
            </w:r>
            <w:r>
              <w:rPr>
                <w:rStyle w:val="FootnoteReference"/>
              </w:rPr>
              <w:footnoteReference w:id="7"/>
            </w:r>
          </w:p>
          <w:p w14:paraId="7D72B922" w14:textId="77777777" w:rsidR="002F3376" w:rsidRDefault="002F3376" w:rsidP="00170083">
            <w:pPr>
              <w:spacing w:line="480" w:lineRule="auto"/>
            </w:pPr>
            <w:r>
              <w:t xml:space="preserve">    After Hours (After 5:00 PM)</w:t>
            </w:r>
          </w:p>
          <w:p w14:paraId="35354A42" w14:textId="77777777" w:rsidR="002F3376" w:rsidRDefault="002F3376" w:rsidP="00170083">
            <w:pPr>
              <w:spacing w:line="480" w:lineRule="auto"/>
            </w:pPr>
            <w:r>
              <w:t xml:space="preserve">    Afternoon (2:00 PM – 4:59 PM)</w:t>
            </w:r>
          </w:p>
          <w:p w14:paraId="586E9806" w14:textId="77777777" w:rsidR="002F3376" w:rsidRDefault="002F3376" w:rsidP="00170083">
            <w:pPr>
              <w:spacing w:line="480" w:lineRule="auto"/>
            </w:pPr>
            <w:r>
              <w:t xml:space="preserve">    Morning (8:00 AM – 10:59 AM)</w:t>
            </w:r>
          </w:p>
          <w:p w14:paraId="25CAF40D" w14:textId="77777777" w:rsidR="002F3376" w:rsidRDefault="002F3376" w:rsidP="00170083">
            <w:pPr>
              <w:spacing w:line="480" w:lineRule="auto"/>
            </w:pPr>
            <w:r>
              <w:t xml:space="preserve">    </w:t>
            </w:r>
          </w:p>
        </w:tc>
        <w:tc>
          <w:tcPr>
            <w:tcW w:w="2337" w:type="dxa"/>
          </w:tcPr>
          <w:p w14:paraId="76015057" w14:textId="77777777" w:rsidR="002F3376" w:rsidRDefault="002F3376" w:rsidP="00170083">
            <w:pPr>
              <w:spacing w:line="480" w:lineRule="auto"/>
            </w:pPr>
          </w:p>
        </w:tc>
        <w:tc>
          <w:tcPr>
            <w:tcW w:w="2338" w:type="dxa"/>
          </w:tcPr>
          <w:p w14:paraId="2B740D99" w14:textId="77777777" w:rsidR="002F3376" w:rsidRDefault="002F3376" w:rsidP="00170083">
            <w:pPr>
              <w:spacing w:line="480" w:lineRule="auto"/>
            </w:pPr>
          </w:p>
          <w:p w14:paraId="1E3A60F4" w14:textId="77777777" w:rsidR="002F3376" w:rsidRDefault="002F3376" w:rsidP="00170083">
            <w:pPr>
              <w:spacing w:line="480" w:lineRule="auto"/>
            </w:pPr>
            <w:r>
              <w:t>0.274 (0.117) **</w:t>
            </w:r>
          </w:p>
          <w:p w14:paraId="40A63739" w14:textId="77777777" w:rsidR="002F3376" w:rsidRDefault="002F3376" w:rsidP="00170083">
            <w:pPr>
              <w:spacing w:line="480" w:lineRule="auto"/>
            </w:pPr>
            <w:r>
              <w:t>0.201 (0.135)</w:t>
            </w:r>
          </w:p>
          <w:p w14:paraId="43A16398" w14:textId="77777777" w:rsidR="002F3376" w:rsidRDefault="002F3376" w:rsidP="00170083">
            <w:pPr>
              <w:spacing w:line="480" w:lineRule="auto"/>
            </w:pPr>
            <w:r>
              <w:t>0.079 (0.115)</w:t>
            </w:r>
          </w:p>
        </w:tc>
      </w:tr>
      <w:tr w:rsidR="002F3376" w14:paraId="183450B7" w14:textId="77777777" w:rsidTr="004B772F">
        <w:tc>
          <w:tcPr>
            <w:tcW w:w="3614" w:type="dxa"/>
          </w:tcPr>
          <w:p w14:paraId="5B6143E4" w14:textId="77777777" w:rsidR="002F3376" w:rsidRDefault="002F3376" w:rsidP="00170083">
            <w:pPr>
              <w:spacing w:line="480" w:lineRule="auto"/>
            </w:pPr>
            <w:r>
              <w:t>Trade Day</w:t>
            </w:r>
            <w:r>
              <w:rPr>
                <w:rStyle w:val="FootnoteReference"/>
              </w:rPr>
              <w:footnoteReference w:id="8"/>
            </w:r>
          </w:p>
          <w:p w14:paraId="3D766449" w14:textId="77777777" w:rsidR="002F3376" w:rsidRDefault="002F3376" w:rsidP="00170083">
            <w:pPr>
              <w:spacing w:line="480" w:lineRule="auto"/>
            </w:pPr>
            <w:r>
              <w:t xml:space="preserve">    Fri</w:t>
            </w:r>
          </w:p>
          <w:p w14:paraId="01F211ED" w14:textId="77777777" w:rsidR="002F3376" w:rsidRDefault="002F3376" w:rsidP="00170083">
            <w:pPr>
              <w:spacing w:line="480" w:lineRule="auto"/>
            </w:pPr>
            <w:r>
              <w:t xml:space="preserve">    Mon</w:t>
            </w:r>
          </w:p>
          <w:p w14:paraId="3EA65690" w14:textId="77777777" w:rsidR="002F3376" w:rsidRDefault="002F3376" w:rsidP="00170083">
            <w:pPr>
              <w:spacing w:line="480" w:lineRule="auto"/>
            </w:pPr>
            <w:r>
              <w:t xml:space="preserve">    Wed</w:t>
            </w:r>
          </w:p>
          <w:p w14:paraId="0E53A544" w14:textId="77777777" w:rsidR="002F3376" w:rsidRDefault="002F3376" w:rsidP="00170083">
            <w:pPr>
              <w:spacing w:line="480" w:lineRule="auto"/>
            </w:pPr>
            <w:r>
              <w:t xml:space="preserve">    Tue</w:t>
            </w:r>
          </w:p>
          <w:p w14:paraId="39F7C8BE" w14:textId="77777777" w:rsidR="002F3376" w:rsidRDefault="002F3376" w:rsidP="00170083">
            <w:pPr>
              <w:spacing w:line="480" w:lineRule="auto"/>
            </w:pPr>
            <w:r>
              <w:lastRenderedPageBreak/>
              <w:t xml:space="preserve">    Wed</w:t>
            </w:r>
          </w:p>
        </w:tc>
        <w:tc>
          <w:tcPr>
            <w:tcW w:w="2337" w:type="dxa"/>
          </w:tcPr>
          <w:p w14:paraId="71DCECD9" w14:textId="77777777" w:rsidR="002F3376" w:rsidRDefault="002F3376" w:rsidP="00170083">
            <w:pPr>
              <w:spacing w:line="480" w:lineRule="auto"/>
            </w:pPr>
          </w:p>
        </w:tc>
        <w:tc>
          <w:tcPr>
            <w:tcW w:w="2338" w:type="dxa"/>
          </w:tcPr>
          <w:p w14:paraId="43773A24" w14:textId="77777777" w:rsidR="002F3376" w:rsidRDefault="002F3376" w:rsidP="00170083">
            <w:pPr>
              <w:spacing w:line="480" w:lineRule="auto"/>
            </w:pPr>
          </w:p>
          <w:p w14:paraId="4FFE53EA" w14:textId="77777777" w:rsidR="002F3376" w:rsidRDefault="002F3376" w:rsidP="00170083">
            <w:pPr>
              <w:spacing w:line="480" w:lineRule="auto"/>
            </w:pPr>
            <w:r>
              <w:t>1.741 (0.110) ***</w:t>
            </w:r>
          </w:p>
          <w:p w14:paraId="6AE613DE" w14:textId="77777777" w:rsidR="002F3376" w:rsidRDefault="002F3376" w:rsidP="00170083">
            <w:pPr>
              <w:spacing w:line="480" w:lineRule="auto"/>
            </w:pPr>
            <w:r>
              <w:t>0.855 (0.110) ***</w:t>
            </w:r>
          </w:p>
          <w:p w14:paraId="17952004" w14:textId="77777777" w:rsidR="002F3376" w:rsidRDefault="002F3376" w:rsidP="00170083">
            <w:pPr>
              <w:spacing w:line="480" w:lineRule="auto"/>
            </w:pPr>
            <w:r>
              <w:t>1.467 (0.102) ***</w:t>
            </w:r>
          </w:p>
          <w:p w14:paraId="4EF9F060" w14:textId="77777777" w:rsidR="002F3376" w:rsidRDefault="002F3376" w:rsidP="00170083">
            <w:pPr>
              <w:spacing w:line="480" w:lineRule="auto"/>
            </w:pPr>
            <w:r>
              <w:t>0.862 (0.104) ***</w:t>
            </w:r>
          </w:p>
          <w:p w14:paraId="6587722F" w14:textId="77777777" w:rsidR="002F3376" w:rsidRDefault="002F3376" w:rsidP="00170083">
            <w:pPr>
              <w:spacing w:line="480" w:lineRule="auto"/>
            </w:pPr>
            <w:proofErr w:type="spellStart"/>
            <w:r>
              <w:lastRenderedPageBreak/>
              <w:t>x.xxx</w:t>
            </w:r>
            <w:proofErr w:type="spellEnd"/>
            <w:r>
              <w:t xml:space="preserve"> (</w:t>
            </w:r>
            <w:proofErr w:type="spellStart"/>
            <w:r>
              <w:t>y.yyy</w:t>
            </w:r>
            <w:proofErr w:type="spellEnd"/>
            <w:r>
              <w:t>)</w:t>
            </w:r>
          </w:p>
        </w:tc>
      </w:tr>
      <w:tr w:rsidR="002F3376" w14:paraId="501D1298" w14:textId="77777777" w:rsidTr="004B772F">
        <w:tc>
          <w:tcPr>
            <w:tcW w:w="3614" w:type="dxa"/>
          </w:tcPr>
          <w:p w14:paraId="2A093594" w14:textId="77777777" w:rsidR="002F3376" w:rsidRDefault="002F3376" w:rsidP="00170083">
            <w:pPr>
              <w:spacing w:line="480" w:lineRule="auto"/>
            </w:pPr>
            <w:r>
              <w:lastRenderedPageBreak/>
              <w:t>Late Effective</w:t>
            </w:r>
            <w:r>
              <w:rPr>
                <w:rStyle w:val="FootnoteReference"/>
              </w:rPr>
              <w:footnoteReference w:id="9"/>
            </w:r>
          </w:p>
        </w:tc>
        <w:tc>
          <w:tcPr>
            <w:tcW w:w="2337" w:type="dxa"/>
          </w:tcPr>
          <w:p w14:paraId="3E5931FA" w14:textId="77777777" w:rsidR="002F3376" w:rsidRDefault="002F3376" w:rsidP="00170083">
            <w:pPr>
              <w:spacing w:line="480" w:lineRule="auto"/>
            </w:pPr>
          </w:p>
        </w:tc>
        <w:tc>
          <w:tcPr>
            <w:tcW w:w="2338" w:type="dxa"/>
          </w:tcPr>
          <w:p w14:paraId="7EDF1B09" w14:textId="77777777" w:rsidR="002F3376" w:rsidRDefault="002F3376" w:rsidP="00170083">
            <w:pPr>
              <w:spacing w:line="480" w:lineRule="auto"/>
            </w:pPr>
            <w:r>
              <w:t>0.277 (0.088) ***</w:t>
            </w:r>
          </w:p>
        </w:tc>
      </w:tr>
      <w:tr w:rsidR="002F3376" w14:paraId="5AE1B0F0" w14:textId="77777777" w:rsidTr="004B772F">
        <w:tc>
          <w:tcPr>
            <w:tcW w:w="3614" w:type="dxa"/>
          </w:tcPr>
          <w:p w14:paraId="065F2179" w14:textId="77777777" w:rsidR="002F3376" w:rsidRDefault="002F3376" w:rsidP="00170083">
            <w:pPr>
              <w:spacing w:line="480" w:lineRule="auto"/>
            </w:pPr>
            <w:r>
              <w:t>Constant</w:t>
            </w:r>
          </w:p>
        </w:tc>
        <w:tc>
          <w:tcPr>
            <w:tcW w:w="2337" w:type="dxa"/>
          </w:tcPr>
          <w:p w14:paraId="0A93C0AE" w14:textId="77777777" w:rsidR="002F3376" w:rsidRDefault="002F3376" w:rsidP="00170083">
            <w:pPr>
              <w:spacing w:line="480" w:lineRule="auto"/>
            </w:pPr>
          </w:p>
        </w:tc>
        <w:tc>
          <w:tcPr>
            <w:tcW w:w="2338" w:type="dxa"/>
          </w:tcPr>
          <w:p w14:paraId="61537CA5" w14:textId="77777777" w:rsidR="002F3376" w:rsidRDefault="002F3376" w:rsidP="00170083">
            <w:pPr>
              <w:spacing w:line="480" w:lineRule="auto"/>
            </w:pPr>
            <w:r>
              <w:t>-9.399 (1.960) ***</w:t>
            </w:r>
          </w:p>
        </w:tc>
      </w:tr>
    </w:tbl>
    <w:p w14:paraId="548CD934" w14:textId="77777777" w:rsidR="00A96B98" w:rsidRDefault="00A96B98" w:rsidP="00170083">
      <w:pPr>
        <w:spacing w:line="480" w:lineRule="auto"/>
      </w:pPr>
    </w:p>
    <w:p w14:paraId="46EB96B1" w14:textId="14F41234" w:rsidR="00A96B98" w:rsidRPr="00A96B98" w:rsidRDefault="00A96B98" w:rsidP="00170083">
      <w:pPr>
        <w:pStyle w:val="Heading1"/>
        <w:spacing w:line="480" w:lineRule="auto"/>
      </w:pPr>
      <w:r>
        <w:t>Conclusion</w:t>
      </w:r>
    </w:p>
    <w:sectPr w:rsidR="00A96B98" w:rsidRPr="00A96B98">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145F8D" w14:textId="77777777" w:rsidR="002D4411" w:rsidRDefault="002D4411" w:rsidP="00633D5C">
      <w:r>
        <w:separator/>
      </w:r>
    </w:p>
  </w:endnote>
  <w:endnote w:type="continuationSeparator" w:id="0">
    <w:p w14:paraId="038C175B" w14:textId="77777777" w:rsidR="002D4411" w:rsidRDefault="002D4411" w:rsidP="00633D5C">
      <w:r>
        <w:continuationSeparator/>
      </w:r>
    </w:p>
  </w:endnote>
  <w:endnote w:type="continuationNotice" w:id="1">
    <w:p w14:paraId="3867895C" w14:textId="77777777" w:rsidR="002D4411" w:rsidRDefault="002D441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11932523"/>
      <w:docPartObj>
        <w:docPartGallery w:val="Page Numbers (Bottom of Page)"/>
        <w:docPartUnique/>
      </w:docPartObj>
    </w:sdtPr>
    <w:sdtEndPr>
      <w:rPr>
        <w:noProof/>
      </w:rPr>
    </w:sdtEndPr>
    <w:sdtContent>
      <w:p w14:paraId="249030D8" w14:textId="7F18118B" w:rsidR="00BB66F3" w:rsidRDefault="00BB66F3">
        <w:pPr>
          <w:pStyle w:val="Footer"/>
          <w:jc w:val="right"/>
        </w:pPr>
        <w:r>
          <w:fldChar w:fldCharType="begin"/>
        </w:r>
        <w:r>
          <w:instrText xml:space="preserve"> PAGE   \* MERGEFORMAT </w:instrText>
        </w:r>
        <w:r>
          <w:fldChar w:fldCharType="separate"/>
        </w:r>
        <w:r w:rsidR="00CB305A">
          <w:rPr>
            <w:noProof/>
          </w:rPr>
          <w:t>4</w:t>
        </w:r>
        <w:r>
          <w:rPr>
            <w:noProof/>
          </w:rPr>
          <w:fldChar w:fldCharType="end"/>
        </w:r>
      </w:p>
    </w:sdtContent>
  </w:sdt>
  <w:p w14:paraId="3CE5F9FE" w14:textId="77777777" w:rsidR="00633D5C" w:rsidRDefault="00633D5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106AA6" w14:textId="77777777" w:rsidR="002D4411" w:rsidRDefault="002D4411" w:rsidP="00633D5C">
      <w:r>
        <w:separator/>
      </w:r>
    </w:p>
  </w:footnote>
  <w:footnote w:type="continuationSeparator" w:id="0">
    <w:p w14:paraId="22BB0D63" w14:textId="77777777" w:rsidR="002D4411" w:rsidRDefault="002D4411" w:rsidP="00633D5C">
      <w:r>
        <w:continuationSeparator/>
      </w:r>
    </w:p>
  </w:footnote>
  <w:footnote w:type="continuationNotice" w:id="1">
    <w:p w14:paraId="1E7431FD" w14:textId="77777777" w:rsidR="002D4411" w:rsidRDefault="002D4411"/>
  </w:footnote>
  <w:footnote w:id="2">
    <w:p w14:paraId="7AAAB8E1" w14:textId="77777777" w:rsidR="0057724B" w:rsidRDefault="0057724B" w:rsidP="0057724B">
      <w:pPr>
        <w:pStyle w:val="FootnoteText"/>
      </w:pPr>
      <w:r>
        <w:rPr>
          <w:rStyle w:val="FootnoteReference"/>
        </w:rPr>
        <w:footnoteRef/>
      </w:r>
      <w:r>
        <w:t xml:space="preserve"> The current regulations in the US allow commercial users (non-financial entities that use swaps for risk management) to continue to trade swaps without clearing.</w:t>
      </w:r>
    </w:p>
  </w:footnote>
  <w:footnote w:id="3">
    <w:p w14:paraId="59F89BB3" w14:textId="77777777" w:rsidR="008A79F1" w:rsidRDefault="008A79F1" w:rsidP="008A79F1">
      <w:pPr>
        <w:pStyle w:val="FootnoteText"/>
      </w:pPr>
      <w:r>
        <w:rPr>
          <w:rStyle w:val="FootnoteReference"/>
        </w:rPr>
        <w:footnoteRef/>
      </w:r>
      <w:r>
        <w:t xml:space="preserve"> The regulation also covered other interest rate derivatives products such as forward rate agreements and overnight index swaps, but these are not examined in this paper.</w:t>
      </w:r>
    </w:p>
  </w:footnote>
  <w:footnote w:id="4">
    <w:p w14:paraId="317A089B" w14:textId="77777777" w:rsidR="008A79F1" w:rsidRDefault="008A79F1" w:rsidP="008A79F1">
      <w:pPr>
        <w:pStyle w:val="FootnoteText"/>
      </w:pPr>
      <w:r>
        <w:rPr>
          <w:rStyle w:val="FootnoteReference"/>
        </w:rPr>
        <w:footnoteRef/>
      </w:r>
      <w:r>
        <w:t xml:space="preserve"> Since trading between SD/MSP is the largest volume, the body of this paper focuses on this period. In an appendix, I examine the effect of phase 2 implementation and phase 3 implementation on trading.  In another appendix, I also examine the impact of the implementation of EMIR on swaps prices.  Note that the US is the largest venue for swaps trading.</w:t>
      </w:r>
    </w:p>
  </w:footnote>
  <w:footnote w:id="5">
    <w:p w14:paraId="31A8EF56" w14:textId="77777777" w:rsidR="008A79F1" w:rsidRDefault="008A79F1" w:rsidP="008A79F1">
      <w:pPr>
        <w:pStyle w:val="FootnoteText"/>
      </w:pPr>
      <w:r>
        <w:rPr>
          <w:rStyle w:val="FootnoteReference"/>
        </w:rPr>
        <w:footnoteRef/>
      </w:r>
      <w:r>
        <w:t xml:space="preserve"> In another appendix, I compare the other currencies (GBP, EUR and JPY) against other unregulated currencies (MXN, AUD, KRW).</w:t>
      </w:r>
    </w:p>
  </w:footnote>
  <w:footnote w:id="6">
    <w:p w14:paraId="1F4DCFB7" w14:textId="77777777" w:rsidR="002F3376" w:rsidRDefault="002F3376" w:rsidP="002F3376">
      <w:pPr>
        <w:pStyle w:val="FootnoteText"/>
      </w:pPr>
      <w:r>
        <w:rPr>
          <w:rStyle w:val="FootnoteReference"/>
        </w:rPr>
        <w:footnoteRef/>
      </w:r>
      <w:r>
        <w:t xml:space="preserve"> Base level is 3M – 6M, where the first number indicates payment frequency of the fixed leg, and the second number indicates the payment frequency of the floating leg</w:t>
      </w:r>
    </w:p>
  </w:footnote>
  <w:footnote w:id="7">
    <w:p w14:paraId="072661DF" w14:textId="77777777" w:rsidR="002F3376" w:rsidRDefault="002F3376" w:rsidP="002F3376">
      <w:pPr>
        <w:pStyle w:val="FootnoteText"/>
      </w:pPr>
      <w:r>
        <w:rPr>
          <w:rStyle w:val="FootnoteReference"/>
        </w:rPr>
        <w:footnoteRef/>
      </w:r>
      <w:r>
        <w:t xml:space="preserve"> Base level is Mid-Day (11:00 AM – 1:59 PM).  All times Eastern.</w:t>
      </w:r>
    </w:p>
  </w:footnote>
  <w:footnote w:id="8">
    <w:p w14:paraId="668558F0" w14:textId="77777777" w:rsidR="002F3376" w:rsidRDefault="002F3376" w:rsidP="002F3376">
      <w:pPr>
        <w:pStyle w:val="FootnoteText"/>
      </w:pPr>
      <w:r>
        <w:rPr>
          <w:rStyle w:val="FootnoteReference"/>
        </w:rPr>
        <w:footnoteRef/>
      </w:r>
      <w:r>
        <w:t xml:space="preserve"> Base level is Thursday</w:t>
      </w:r>
    </w:p>
  </w:footnote>
  <w:footnote w:id="9">
    <w:p w14:paraId="24B1E07B" w14:textId="77777777" w:rsidR="002F3376" w:rsidRDefault="002F3376" w:rsidP="002F3376">
      <w:pPr>
        <w:pStyle w:val="FootnoteText"/>
      </w:pPr>
      <w:r>
        <w:rPr>
          <w:rStyle w:val="FootnoteReference"/>
        </w:rPr>
        <w:footnoteRef/>
      </w:r>
      <w:r>
        <w:t xml:space="preserve"> If the effective date of the contract is more than 30 days after the trade dat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40729E"/>
    <w:multiLevelType w:val="hybridMultilevel"/>
    <w:tmpl w:val="B04CE8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8E3814"/>
    <w:multiLevelType w:val="multilevel"/>
    <w:tmpl w:val="0E4256F6"/>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25155888"/>
    <w:multiLevelType w:val="hybridMultilevel"/>
    <w:tmpl w:val="608C6A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B691DD2"/>
    <w:multiLevelType w:val="hybridMultilevel"/>
    <w:tmpl w:val="982A14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2B87511"/>
    <w:multiLevelType w:val="hybridMultilevel"/>
    <w:tmpl w:val="C23280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7642F42"/>
    <w:multiLevelType w:val="hybridMultilevel"/>
    <w:tmpl w:val="51B61D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71E002D"/>
    <w:multiLevelType w:val="hybridMultilevel"/>
    <w:tmpl w:val="EF5C2D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A601A60"/>
    <w:multiLevelType w:val="hybridMultilevel"/>
    <w:tmpl w:val="D432FF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A6C3261"/>
    <w:multiLevelType w:val="hybridMultilevel"/>
    <w:tmpl w:val="FDBEEC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CB119D1"/>
    <w:multiLevelType w:val="hybridMultilevel"/>
    <w:tmpl w:val="844CF2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50257530">
    <w:abstractNumId w:val="1"/>
  </w:num>
  <w:num w:numId="2" w16cid:durableId="707800307">
    <w:abstractNumId w:val="3"/>
  </w:num>
  <w:num w:numId="3" w16cid:durableId="1322077080">
    <w:abstractNumId w:val="8"/>
  </w:num>
  <w:num w:numId="4" w16cid:durableId="1060834225">
    <w:abstractNumId w:val="2"/>
  </w:num>
  <w:num w:numId="5" w16cid:durableId="1677343865">
    <w:abstractNumId w:val="5"/>
  </w:num>
  <w:num w:numId="6" w16cid:durableId="2085032138">
    <w:abstractNumId w:val="7"/>
  </w:num>
  <w:num w:numId="7" w16cid:durableId="1248348664">
    <w:abstractNumId w:val="0"/>
  </w:num>
  <w:num w:numId="8" w16cid:durableId="2079209417">
    <w:abstractNumId w:val="6"/>
  </w:num>
  <w:num w:numId="9" w16cid:durableId="1911109467">
    <w:abstractNumId w:val="9"/>
  </w:num>
  <w:num w:numId="10" w16cid:durableId="83245386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64132"/>
    <w:rsid w:val="00012529"/>
    <w:rsid w:val="000212F8"/>
    <w:rsid w:val="00022852"/>
    <w:rsid w:val="00025AA4"/>
    <w:rsid w:val="00033177"/>
    <w:rsid w:val="00034DC8"/>
    <w:rsid w:val="00035E4A"/>
    <w:rsid w:val="00044125"/>
    <w:rsid w:val="000510E8"/>
    <w:rsid w:val="00053C4A"/>
    <w:rsid w:val="000614F4"/>
    <w:rsid w:val="00077879"/>
    <w:rsid w:val="0008027D"/>
    <w:rsid w:val="0008096F"/>
    <w:rsid w:val="000816B7"/>
    <w:rsid w:val="000939CA"/>
    <w:rsid w:val="00096D58"/>
    <w:rsid w:val="000A5607"/>
    <w:rsid w:val="000A7150"/>
    <w:rsid w:val="000B7B5D"/>
    <w:rsid w:val="000C07B7"/>
    <w:rsid w:val="000C5086"/>
    <w:rsid w:val="000C584E"/>
    <w:rsid w:val="000D7CEC"/>
    <w:rsid w:val="000E6933"/>
    <w:rsid w:val="0012752B"/>
    <w:rsid w:val="001317B0"/>
    <w:rsid w:val="00147694"/>
    <w:rsid w:val="0016169B"/>
    <w:rsid w:val="00164132"/>
    <w:rsid w:val="001655FC"/>
    <w:rsid w:val="00166D41"/>
    <w:rsid w:val="00170083"/>
    <w:rsid w:val="00184052"/>
    <w:rsid w:val="00191190"/>
    <w:rsid w:val="00194EB9"/>
    <w:rsid w:val="001A25AE"/>
    <w:rsid w:val="001C1D1C"/>
    <w:rsid w:val="001C24F9"/>
    <w:rsid w:val="001D3062"/>
    <w:rsid w:val="001D57E1"/>
    <w:rsid w:val="001F7299"/>
    <w:rsid w:val="00200D6D"/>
    <w:rsid w:val="002112FE"/>
    <w:rsid w:val="00232831"/>
    <w:rsid w:val="00233C90"/>
    <w:rsid w:val="002343F4"/>
    <w:rsid w:val="002718B1"/>
    <w:rsid w:val="00284488"/>
    <w:rsid w:val="00293578"/>
    <w:rsid w:val="002938B2"/>
    <w:rsid w:val="002B63F1"/>
    <w:rsid w:val="002C726E"/>
    <w:rsid w:val="002D4411"/>
    <w:rsid w:val="002D4CD7"/>
    <w:rsid w:val="002E0CE1"/>
    <w:rsid w:val="002F3376"/>
    <w:rsid w:val="00301A1C"/>
    <w:rsid w:val="00305FCA"/>
    <w:rsid w:val="0031486E"/>
    <w:rsid w:val="00320206"/>
    <w:rsid w:val="003314C1"/>
    <w:rsid w:val="00343A08"/>
    <w:rsid w:val="003520EC"/>
    <w:rsid w:val="00357E12"/>
    <w:rsid w:val="00362ED7"/>
    <w:rsid w:val="00380D21"/>
    <w:rsid w:val="0039332A"/>
    <w:rsid w:val="003936A2"/>
    <w:rsid w:val="0039580A"/>
    <w:rsid w:val="003C3888"/>
    <w:rsid w:val="003E203E"/>
    <w:rsid w:val="003F0654"/>
    <w:rsid w:val="003F1AD8"/>
    <w:rsid w:val="003F2A46"/>
    <w:rsid w:val="00404DC7"/>
    <w:rsid w:val="0040630A"/>
    <w:rsid w:val="00434FFE"/>
    <w:rsid w:val="00440DF6"/>
    <w:rsid w:val="00441C17"/>
    <w:rsid w:val="004521B3"/>
    <w:rsid w:val="00455F39"/>
    <w:rsid w:val="00456AFB"/>
    <w:rsid w:val="00475EE6"/>
    <w:rsid w:val="00482903"/>
    <w:rsid w:val="00487EF1"/>
    <w:rsid w:val="004D2D2D"/>
    <w:rsid w:val="004D458D"/>
    <w:rsid w:val="004F0BE2"/>
    <w:rsid w:val="00502B0A"/>
    <w:rsid w:val="00525BB3"/>
    <w:rsid w:val="00550DA4"/>
    <w:rsid w:val="00552C5E"/>
    <w:rsid w:val="005651C7"/>
    <w:rsid w:val="00577089"/>
    <w:rsid w:val="0057724B"/>
    <w:rsid w:val="00581A36"/>
    <w:rsid w:val="00586A9D"/>
    <w:rsid w:val="00593184"/>
    <w:rsid w:val="005A6ADC"/>
    <w:rsid w:val="005A7D26"/>
    <w:rsid w:val="005F14CA"/>
    <w:rsid w:val="005F327C"/>
    <w:rsid w:val="005F6B4A"/>
    <w:rsid w:val="0060706F"/>
    <w:rsid w:val="00607456"/>
    <w:rsid w:val="00622956"/>
    <w:rsid w:val="00627579"/>
    <w:rsid w:val="00633D5C"/>
    <w:rsid w:val="0063560A"/>
    <w:rsid w:val="0063608A"/>
    <w:rsid w:val="00644114"/>
    <w:rsid w:val="006450BA"/>
    <w:rsid w:val="006722D1"/>
    <w:rsid w:val="0069541B"/>
    <w:rsid w:val="006A345A"/>
    <w:rsid w:val="006B6124"/>
    <w:rsid w:val="006C0D52"/>
    <w:rsid w:val="006C395A"/>
    <w:rsid w:val="006E06F9"/>
    <w:rsid w:val="006E44BE"/>
    <w:rsid w:val="006F1F0C"/>
    <w:rsid w:val="0070689F"/>
    <w:rsid w:val="0072700E"/>
    <w:rsid w:val="00747315"/>
    <w:rsid w:val="0075597E"/>
    <w:rsid w:val="00755BED"/>
    <w:rsid w:val="0076305C"/>
    <w:rsid w:val="00781C1A"/>
    <w:rsid w:val="007A4E27"/>
    <w:rsid w:val="007C099B"/>
    <w:rsid w:val="007D359F"/>
    <w:rsid w:val="007E1203"/>
    <w:rsid w:val="007E3CB7"/>
    <w:rsid w:val="007F6DDE"/>
    <w:rsid w:val="00804046"/>
    <w:rsid w:val="008057C4"/>
    <w:rsid w:val="00810636"/>
    <w:rsid w:val="008138CB"/>
    <w:rsid w:val="00836236"/>
    <w:rsid w:val="00864A3C"/>
    <w:rsid w:val="0088504F"/>
    <w:rsid w:val="0089167A"/>
    <w:rsid w:val="00896370"/>
    <w:rsid w:val="00896FE8"/>
    <w:rsid w:val="008A0C37"/>
    <w:rsid w:val="008A0DFD"/>
    <w:rsid w:val="008A5DF5"/>
    <w:rsid w:val="008A6B76"/>
    <w:rsid w:val="008A79F1"/>
    <w:rsid w:val="008C2ACA"/>
    <w:rsid w:val="008C32AF"/>
    <w:rsid w:val="008C6CD4"/>
    <w:rsid w:val="008E3043"/>
    <w:rsid w:val="00905428"/>
    <w:rsid w:val="00914E91"/>
    <w:rsid w:val="00936FB0"/>
    <w:rsid w:val="00941B60"/>
    <w:rsid w:val="00956D41"/>
    <w:rsid w:val="00962018"/>
    <w:rsid w:val="00974463"/>
    <w:rsid w:val="00981EFF"/>
    <w:rsid w:val="00991610"/>
    <w:rsid w:val="009B3B11"/>
    <w:rsid w:val="009C4761"/>
    <w:rsid w:val="009C7A56"/>
    <w:rsid w:val="009F7D7F"/>
    <w:rsid w:val="00A21F7B"/>
    <w:rsid w:val="00A271B6"/>
    <w:rsid w:val="00A41FF7"/>
    <w:rsid w:val="00A4495A"/>
    <w:rsid w:val="00A53B21"/>
    <w:rsid w:val="00A73855"/>
    <w:rsid w:val="00A8236C"/>
    <w:rsid w:val="00A930AB"/>
    <w:rsid w:val="00A96B98"/>
    <w:rsid w:val="00AA4B78"/>
    <w:rsid w:val="00AA717C"/>
    <w:rsid w:val="00AB38FA"/>
    <w:rsid w:val="00AE15AA"/>
    <w:rsid w:val="00AE5664"/>
    <w:rsid w:val="00AE5AFF"/>
    <w:rsid w:val="00B0289A"/>
    <w:rsid w:val="00B1262B"/>
    <w:rsid w:val="00B13BAB"/>
    <w:rsid w:val="00B54FB7"/>
    <w:rsid w:val="00B92B7B"/>
    <w:rsid w:val="00B9520A"/>
    <w:rsid w:val="00BA0BB3"/>
    <w:rsid w:val="00BB0ACE"/>
    <w:rsid w:val="00BB66F3"/>
    <w:rsid w:val="00BC008A"/>
    <w:rsid w:val="00BC5B75"/>
    <w:rsid w:val="00BD12A4"/>
    <w:rsid w:val="00BD52BB"/>
    <w:rsid w:val="00BF6365"/>
    <w:rsid w:val="00C06844"/>
    <w:rsid w:val="00C363CC"/>
    <w:rsid w:val="00C45CCE"/>
    <w:rsid w:val="00C527DB"/>
    <w:rsid w:val="00C57E03"/>
    <w:rsid w:val="00C63A02"/>
    <w:rsid w:val="00C651D2"/>
    <w:rsid w:val="00C87249"/>
    <w:rsid w:val="00CA40C2"/>
    <w:rsid w:val="00CB305A"/>
    <w:rsid w:val="00CC29A8"/>
    <w:rsid w:val="00CC46F2"/>
    <w:rsid w:val="00CC69F0"/>
    <w:rsid w:val="00CD1B3E"/>
    <w:rsid w:val="00CE10FD"/>
    <w:rsid w:val="00D14F43"/>
    <w:rsid w:val="00D34404"/>
    <w:rsid w:val="00D41237"/>
    <w:rsid w:val="00D5154E"/>
    <w:rsid w:val="00D643C8"/>
    <w:rsid w:val="00D645CF"/>
    <w:rsid w:val="00D9234D"/>
    <w:rsid w:val="00DC42EB"/>
    <w:rsid w:val="00DC7AD2"/>
    <w:rsid w:val="00DE43A2"/>
    <w:rsid w:val="00DE705F"/>
    <w:rsid w:val="00DF6C13"/>
    <w:rsid w:val="00DF7A69"/>
    <w:rsid w:val="00E02555"/>
    <w:rsid w:val="00E460D7"/>
    <w:rsid w:val="00E52B02"/>
    <w:rsid w:val="00E5597A"/>
    <w:rsid w:val="00E670C0"/>
    <w:rsid w:val="00E819EF"/>
    <w:rsid w:val="00E95A6F"/>
    <w:rsid w:val="00EB004A"/>
    <w:rsid w:val="00EB1407"/>
    <w:rsid w:val="00EB5A7B"/>
    <w:rsid w:val="00EB7DDA"/>
    <w:rsid w:val="00EC01D7"/>
    <w:rsid w:val="00EC5C21"/>
    <w:rsid w:val="00EF6757"/>
    <w:rsid w:val="00F040B1"/>
    <w:rsid w:val="00F15E32"/>
    <w:rsid w:val="00F57F30"/>
    <w:rsid w:val="00F71C54"/>
    <w:rsid w:val="00F872C2"/>
    <w:rsid w:val="00FD62E9"/>
    <w:rsid w:val="00FF05D9"/>
    <w:rsid w:val="00FF40CE"/>
    <w:rsid w:val="72976F1D"/>
  </w:rsids>
  <m:mathPr>
    <m:mathFont m:val="Cambria Math"/>
    <m:brkBin m:val="before"/>
    <m:brkBinSub m:val="--"/>
    <m:smallFrac m:val="0"/>
    <m:dispDef/>
    <m:lMargin m:val="0"/>
    <m:rMargin m:val="0"/>
    <m:defJc m:val="centerGroup"/>
    <m:wrapIndent m:val="1440"/>
    <m:intLim m:val="subSup"/>
    <m:naryLim m:val="undOvr"/>
  </m:mathPr>
  <w:themeFontLang w:val="en-US" w:bidi="bn-B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D776F3"/>
  <w15:chartTrackingRefBased/>
  <w15:docId w15:val="{10921CB5-410F-416C-825C-8BBE7F4792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imes New Roman"/>
        <w:sz w:val="22"/>
        <w:szCs w:val="22"/>
        <w:lang w:val="en-US" w:eastAsia="en-US" w:bidi="bn-BD"/>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A717C"/>
    <w:rPr>
      <w:sz w:val="24"/>
      <w:szCs w:val="24"/>
    </w:rPr>
  </w:style>
  <w:style w:type="paragraph" w:styleId="Heading1">
    <w:name w:val="heading 1"/>
    <w:basedOn w:val="Normal"/>
    <w:next w:val="Normal"/>
    <w:link w:val="Heading1Char"/>
    <w:uiPriority w:val="9"/>
    <w:qFormat/>
    <w:rsid w:val="00AA717C"/>
    <w:pPr>
      <w:keepNext/>
      <w:spacing w:before="240" w:after="60"/>
      <w:outlineLvl w:val="0"/>
    </w:pPr>
    <w:rPr>
      <w:rFonts w:asciiTheme="majorHAnsi" w:eastAsiaTheme="majorEastAsia" w:hAnsiTheme="majorHAnsi"/>
      <w:b/>
      <w:bCs/>
      <w:kern w:val="32"/>
      <w:sz w:val="32"/>
      <w:szCs w:val="32"/>
    </w:rPr>
  </w:style>
  <w:style w:type="paragraph" w:styleId="Heading2">
    <w:name w:val="heading 2"/>
    <w:basedOn w:val="Normal"/>
    <w:next w:val="Normal"/>
    <w:link w:val="Heading2Char"/>
    <w:uiPriority w:val="9"/>
    <w:unhideWhenUsed/>
    <w:qFormat/>
    <w:rsid w:val="00AA717C"/>
    <w:pPr>
      <w:keepNext/>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unhideWhenUsed/>
    <w:qFormat/>
    <w:rsid w:val="00AA717C"/>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AA717C"/>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AA717C"/>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AA717C"/>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AA717C"/>
    <w:pPr>
      <w:spacing w:before="240" w:after="60"/>
      <w:outlineLvl w:val="6"/>
    </w:pPr>
  </w:style>
  <w:style w:type="paragraph" w:styleId="Heading8">
    <w:name w:val="heading 8"/>
    <w:basedOn w:val="Normal"/>
    <w:next w:val="Normal"/>
    <w:link w:val="Heading8Char"/>
    <w:uiPriority w:val="9"/>
    <w:semiHidden/>
    <w:unhideWhenUsed/>
    <w:qFormat/>
    <w:rsid w:val="00AA717C"/>
    <w:pPr>
      <w:spacing w:before="240" w:after="60"/>
      <w:outlineLvl w:val="7"/>
    </w:pPr>
    <w:rPr>
      <w:i/>
      <w:iCs/>
    </w:rPr>
  </w:style>
  <w:style w:type="paragraph" w:styleId="Heading9">
    <w:name w:val="heading 9"/>
    <w:basedOn w:val="Normal"/>
    <w:next w:val="Normal"/>
    <w:link w:val="Heading9Char"/>
    <w:uiPriority w:val="9"/>
    <w:semiHidden/>
    <w:unhideWhenUsed/>
    <w:qFormat/>
    <w:rsid w:val="00AA717C"/>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AA717C"/>
    <w:rPr>
      <w:rFonts w:asciiTheme="majorHAnsi" w:eastAsiaTheme="majorEastAsia" w:hAnsiTheme="majorHAnsi" w:cstheme="majorBidi"/>
      <w:b/>
      <w:bCs/>
      <w:i/>
      <w:iCs/>
      <w:sz w:val="28"/>
      <w:szCs w:val="28"/>
    </w:rPr>
  </w:style>
  <w:style w:type="paragraph" w:styleId="Title">
    <w:name w:val="Title"/>
    <w:basedOn w:val="Normal"/>
    <w:next w:val="Normal"/>
    <w:link w:val="TitleChar"/>
    <w:uiPriority w:val="10"/>
    <w:qFormat/>
    <w:rsid w:val="00AA717C"/>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AA717C"/>
    <w:rPr>
      <w:rFonts w:asciiTheme="majorHAnsi" w:eastAsiaTheme="majorEastAsia" w:hAnsiTheme="majorHAnsi" w:cstheme="majorBidi"/>
      <w:b/>
      <w:bCs/>
      <w:kern w:val="28"/>
      <w:sz w:val="32"/>
      <w:szCs w:val="32"/>
    </w:rPr>
  </w:style>
  <w:style w:type="paragraph" w:styleId="Subtitle">
    <w:name w:val="Subtitle"/>
    <w:basedOn w:val="Normal"/>
    <w:next w:val="Normal"/>
    <w:link w:val="SubtitleChar"/>
    <w:uiPriority w:val="11"/>
    <w:qFormat/>
    <w:rsid w:val="00AA717C"/>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AA717C"/>
    <w:rPr>
      <w:rFonts w:asciiTheme="majorHAnsi" w:eastAsiaTheme="majorEastAsia" w:hAnsiTheme="majorHAnsi"/>
      <w:sz w:val="24"/>
      <w:szCs w:val="24"/>
    </w:rPr>
  </w:style>
  <w:style w:type="character" w:customStyle="1" w:styleId="Heading1Char">
    <w:name w:val="Heading 1 Char"/>
    <w:basedOn w:val="DefaultParagraphFont"/>
    <w:link w:val="Heading1"/>
    <w:uiPriority w:val="9"/>
    <w:rsid w:val="00AA717C"/>
    <w:rPr>
      <w:rFonts w:asciiTheme="majorHAnsi" w:eastAsiaTheme="majorEastAsia" w:hAnsiTheme="majorHAnsi"/>
      <w:b/>
      <w:bCs/>
      <w:kern w:val="32"/>
      <w:sz w:val="32"/>
      <w:szCs w:val="32"/>
    </w:rPr>
  </w:style>
  <w:style w:type="character" w:customStyle="1" w:styleId="Heading3Char">
    <w:name w:val="Heading 3 Char"/>
    <w:basedOn w:val="DefaultParagraphFont"/>
    <w:link w:val="Heading3"/>
    <w:uiPriority w:val="9"/>
    <w:rsid w:val="00AA717C"/>
    <w:rPr>
      <w:rFonts w:asciiTheme="majorHAnsi" w:eastAsiaTheme="majorEastAsia" w:hAnsiTheme="majorHAnsi"/>
      <w:b/>
      <w:bCs/>
      <w:sz w:val="26"/>
      <w:szCs w:val="26"/>
    </w:rPr>
  </w:style>
  <w:style w:type="character" w:customStyle="1" w:styleId="Heading4Char">
    <w:name w:val="Heading 4 Char"/>
    <w:basedOn w:val="DefaultParagraphFont"/>
    <w:link w:val="Heading4"/>
    <w:uiPriority w:val="9"/>
    <w:semiHidden/>
    <w:rsid w:val="00AA717C"/>
    <w:rPr>
      <w:b/>
      <w:bCs/>
      <w:sz w:val="28"/>
      <w:szCs w:val="28"/>
    </w:rPr>
  </w:style>
  <w:style w:type="character" w:customStyle="1" w:styleId="Heading5Char">
    <w:name w:val="Heading 5 Char"/>
    <w:basedOn w:val="DefaultParagraphFont"/>
    <w:link w:val="Heading5"/>
    <w:uiPriority w:val="9"/>
    <w:semiHidden/>
    <w:rsid w:val="00AA717C"/>
    <w:rPr>
      <w:b/>
      <w:bCs/>
      <w:i/>
      <w:iCs/>
      <w:sz w:val="26"/>
      <w:szCs w:val="26"/>
    </w:rPr>
  </w:style>
  <w:style w:type="character" w:customStyle="1" w:styleId="Heading6Char">
    <w:name w:val="Heading 6 Char"/>
    <w:basedOn w:val="DefaultParagraphFont"/>
    <w:link w:val="Heading6"/>
    <w:uiPriority w:val="9"/>
    <w:semiHidden/>
    <w:rsid w:val="00AA717C"/>
    <w:rPr>
      <w:b/>
      <w:bCs/>
    </w:rPr>
  </w:style>
  <w:style w:type="character" w:customStyle="1" w:styleId="Heading7Char">
    <w:name w:val="Heading 7 Char"/>
    <w:basedOn w:val="DefaultParagraphFont"/>
    <w:link w:val="Heading7"/>
    <w:uiPriority w:val="9"/>
    <w:semiHidden/>
    <w:rsid w:val="00AA717C"/>
    <w:rPr>
      <w:sz w:val="24"/>
      <w:szCs w:val="24"/>
    </w:rPr>
  </w:style>
  <w:style w:type="character" w:customStyle="1" w:styleId="Heading8Char">
    <w:name w:val="Heading 8 Char"/>
    <w:basedOn w:val="DefaultParagraphFont"/>
    <w:link w:val="Heading8"/>
    <w:uiPriority w:val="9"/>
    <w:semiHidden/>
    <w:rsid w:val="00AA717C"/>
    <w:rPr>
      <w:i/>
      <w:iCs/>
      <w:sz w:val="24"/>
      <w:szCs w:val="24"/>
    </w:rPr>
  </w:style>
  <w:style w:type="character" w:customStyle="1" w:styleId="Heading9Char">
    <w:name w:val="Heading 9 Char"/>
    <w:basedOn w:val="DefaultParagraphFont"/>
    <w:link w:val="Heading9"/>
    <w:uiPriority w:val="9"/>
    <w:semiHidden/>
    <w:rsid w:val="00AA717C"/>
    <w:rPr>
      <w:rFonts w:asciiTheme="majorHAnsi" w:eastAsiaTheme="majorEastAsia" w:hAnsiTheme="majorHAnsi"/>
    </w:rPr>
  </w:style>
  <w:style w:type="character" w:styleId="Strong">
    <w:name w:val="Strong"/>
    <w:basedOn w:val="DefaultParagraphFont"/>
    <w:uiPriority w:val="22"/>
    <w:qFormat/>
    <w:rsid w:val="00AA717C"/>
    <w:rPr>
      <w:b/>
      <w:bCs/>
    </w:rPr>
  </w:style>
  <w:style w:type="character" w:styleId="Emphasis">
    <w:name w:val="Emphasis"/>
    <w:basedOn w:val="DefaultParagraphFont"/>
    <w:uiPriority w:val="20"/>
    <w:qFormat/>
    <w:rsid w:val="00AA717C"/>
    <w:rPr>
      <w:rFonts w:asciiTheme="minorHAnsi" w:hAnsiTheme="minorHAnsi"/>
      <w:b/>
      <w:i/>
      <w:iCs/>
    </w:rPr>
  </w:style>
  <w:style w:type="paragraph" w:styleId="NoSpacing">
    <w:name w:val="No Spacing"/>
    <w:basedOn w:val="Normal"/>
    <w:uiPriority w:val="1"/>
    <w:qFormat/>
    <w:rsid w:val="00AA717C"/>
    <w:rPr>
      <w:szCs w:val="32"/>
    </w:rPr>
  </w:style>
  <w:style w:type="paragraph" w:styleId="ListParagraph">
    <w:name w:val="List Paragraph"/>
    <w:basedOn w:val="Normal"/>
    <w:uiPriority w:val="34"/>
    <w:qFormat/>
    <w:rsid w:val="00AA717C"/>
    <w:pPr>
      <w:ind w:left="720"/>
      <w:contextualSpacing/>
    </w:pPr>
  </w:style>
  <w:style w:type="paragraph" w:styleId="Quote">
    <w:name w:val="Quote"/>
    <w:basedOn w:val="Normal"/>
    <w:next w:val="Normal"/>
    <w:link w:val="QuoteChar"/>
    <w:uiPriority w:val="29"/>
    <w:qFormat/>
    <w:rsid w:val="00AA717C"/>
    <w:rPr>
      <w:i/>
    </w:rPr>
  </w:style>
  <w:style w:type="character" w:customStyle="1" w:styleId="QuoteChar">
    <w:name w:val="Quote Char"/>
    <w:basedOn w:val="DefaultParagraphFont"/>
    <w:link w:val="Quote"/>
    <w:uiPriority w:val="29"/>
    <w:rsid w:val="00AA717C"/>
    <w:rPr>
      <w:i/>
      <w:sz w:val="24"/>
      <w:szCs w:val="24"/>
    </w:rPr>
  </w:style>
  <w:style w:type="paragraph" w:styleId="IntenseQuote">
    <w:name w:val="Intense Quote"/>
    <w:basedOn w:val="Normal"/>
    <w:next w:val="Normal"/>
    <w:link w:val="IntenseQuoteChar"/>
    <w:uiPriority w:val="30"/>
    <w:qFormat/>
    <w:rsid w:val="00AA717C"/>
    <w:pPr>
      <w:ind w:left="720" w:right="720"/>
    </w:pPr>
    <w:rPr>
      <w:b/>
      <w:i/>
      <w:szCs w:val="22"/>
    </w:rPr>
  </w:style>
  <w:style w:type="character" w:customStyle="1" w:styleId="IntenseQuoteChar">
    <w:name w:val="Intense Quote Char"/>
    <w:basedOn w:val="DefaultParagraphFont"/>
    <w:link w:val="IntenseQuote"/>
    <w:uiPriority w:val="30"/>
    <w:rsid w:val="00AA717C"/>
    <w:rPr>
      <w:b/>
      <w:i/>
      <w:sz w:val="24"/>
    </w:rPr>
  </w:style>
  <w:style w:type="character" w:styleId="SubtleEmphasis">
    <w:name w:val="Subtle Emphasis"/>
    <w:uiPriority w:val="19"/>
    <w:qFormat/>
    <w:rsid w:val="00AA717C"/>
    <w:rPr>
      <w:i/>
      <w:color w:val="5A5A5A" w:themeColor="text1" w:themeTint="A5"/>
    </w:rPr>
  </w:style>
  <w:style w:type="character" w:styleId="IntenseEmphasis">
    <w:name w:val="Intense Emphasis"/>
    <w:basedOn w:val="DefaultParagraphFont"/>
    <w:uiPriority w:val="21"/>
    <w:qFormat/>
    <w:rsid w:val="00AA717C"/>
    <w:rPr>
      <w:b/>
      <w:i/>
      <w:sz w:val="24"/>
      <w:szCs w:val="24"/>
      <w:u w:val="single"/>
    </w:rPr>
  </w:style>
  <w:style w:type="character" w:styleId="SubtleReference">
    <w:name w:val="Subtle Reference"/>
    <w:basedOn w:val="DefaultParagraphFont"/>
    <w:uiPriority w:val="31"/>
    <w:qFormat/>
    <w:rsid w:val="00AA717C"/>
    <w:rPr>
      <w:sz w:val="24"/>
      <w:szCs w:val="24"/>
      <w:u w:val="single"/>
    </w:rPr>
  </w:style>
  <w:style w:type="character" w:styleId="IntenseReference">
    <w:name w:val="Intense Reference"/>
    <w:basedOn w:val="DefaultParagraphFont"/>
    <w:uiPriority w:val="32"/>
    <w:qFormat/>
    <w:rsid w:val="00AA717C"/>
    <w:rPr>
      <w:b/>
      <w:sz w:val="24"/>
      <w:u w:val="single"/>
    </w:rPr>
  </w:style>
  <w:style w:type="character" w:styleId="BookTitle">
    <w:name w:val="Book Title"/>
    <w:basedOn w:val="DefaultParagraphFont"/>
    <w:uiPriority w:val="33"/>
    <w:qFormat/>
    <w:rsid w:val="00AA717C"/>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AA717C"/>
    <w:pPr>
      <w:outlineLvl w:val="9"/>
    </w:pPr>
  </w:style>
  <w:style w:type="paragraph" w:styleId="Header">
    <w:name w:val="header"/>
    <w:basedOn w:val="Normal"/>
    <w:link w:val="HeaderChar"/>
    <w:uiPriority w:val="99"/>
    <w:unhideWhenUsed/>
    <w:rsid w:val="00633D5C"/>
    <w:pPr>
      <w:tabs>
        <w:tab w:val="center" w:pos="4680"/>
        <w:tab w:val="right" w:pos="9360"/>
      </w:tabs>
    </w:pPr>
    <w:rPr>
      <w:szCs w:val="30"/>
    </w:rPr>
  </w:style>
  <w:style w:type="character" w:customStyle="1" w:styleId="HeaderChar">
    <w:name w:val="Header Char"/>
    <w:basedOn w:val="DefaultParagraphFont"/>
    <w:link w:val="Header"/>
    <w:uiPriority w:val="99"/>
    <w:rsid w:val="00633D5C"/>
    <w:rPr>
      <w:sz w:val="24"/>
      <w:szCs w:val="30"/>
    </w:rPr>
  </w:style>
  <w:style w:type="paragraph" w:styleId="Footer">
    <w:name w:val="footer"/>
    <w:basedOn w:val="Normal"/>
    <w:link w:val="FooterChar"/>
    <w:uiPriority w:val="99"/>
    <w:unhideWhenUsed/>
    <w:rsid w:val="00633D5C"/>
    <w:pPr>
      <w:tabs>
        <w:tab w:val="center" w:pos="4680"/>
        <w:tab w:val="right" w:pos="9360"/>
      </w:tabs>
    </w:pPr>
    <w:rPr>
      <w:szCs w:val="30"/>
    </w:rPr>
  </w:style>
  <w:style w:type="character" w:customStyle="1" w:styleId="FooterChar">
    <w:name w:val="Footer Char"/>
    <w:basedOn w:val="DefaultParagraphFont"/>
    <w:link w:val="Footer"/>
    <w:uiPriority w:val="99"/>
    <w:rsid w:val="00633D5C"/>
    <w:rPr>
      <w:sz w:val="24"/>
      <w:szCs w:val="30"/>
    </w:rPr>
  </w:style>
  <w:style w:type="paragraph" w:styleId="FootnoteText">
    <w:name w:val="footnote text"/>
    <w:basedOn w:val="Normal"/>
    <w:link w:val="FootnoteTextChar"/>
    <w:uiPriority w:val="99"/>
    <w:semiHidden/>
    <w:unhideWhenUsed/>
    <w:rsid w:val="0057724B"/>
    <w:rPr>
      <w:sz w:val="20"/>
      <w:szCs w:val="25"/>
    </w:rPr>
  </w:style>
  <w:style w:type="character" w:customStyle="1" w:styleId="FootnoteTextChar">
    <w:name w:val="Footnote Text Char"/>
    <w:basedOn w:val="DefaultParagraphFont"/>
    <w:link w:val="FootnoteText"/>
    <w:uiPriority w:val="99"/>
    <w:semiHidden/>
    <w:rsid w:val="0057724B"/>
    <w:rPr>
      <w:sz w:val="20"/>
      <w:szCs w:val="25"/>
    </w:rPr>
  </w:style>
  <w:style w:type="character" w:styleId="FootnoteReference">
    <w:name w:val="footnote reference"/>
    <w:basedOn w:val="DefaultParagraphFont"/>
    <w:uiPriority w:val="99"/>
    <w:semiHidden/>
    <w:unhideWhenUsed/>
    <w:rsid w:val="0057724B"/>
    <w:rPr>
      <w:vertAlign w:val="superscript"/>
    </w:rPr>
  </w:style>
  <w:style w:type="paragraph" w:styleId="Caption">
    <w:name w:val="caption"/>
    <w:basedOn w:val="Normal"/>
    <w:next w:val="Normal"/>
    <w:uiPriority w:val="35"/>
    <w:unhideWhenUsed/>
    <w:rsid w:val="008A79F1"/>
    <w:pPr>
      <w:spacing w:after="200"/>
    </w:pPr>
    <w:rPr>
      <w:i/>
      <w:iCs/>
      <w:color w:val="44546A" w:themeColor="text2"/>
      <w:sz w:val="18"/>
      <w:szCs w:val="22"/>
    </w:rPr>
  </w:style>
  <w:style w:type="table" w:styleId="PlainTable2">
    <w:name w:val="Plain Table 2"/>
    <w:basedOn w:val="TableNormal"/>
    <w:uiPriority w:val="42"/>
    <w:rsid w:val="002F3376"/>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72700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EB004A"/>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EB004A"/>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26A65E-415F-4F3A-8151-E113C61BB8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675</TotalTime>
  <Pages>17</Pages>
  <Words>4034</Words>
  <Characters>23000</Characters>
  <Application>Microsoft Office Word</Application>
  <DocSecurity>0</DocSecurity>
  <Lines>191</Lines>
  <Paragraphs>53</Paragraphs>
  <ScaleCrop>false</ScaleCrop>
  <Company/>
  <LinksUpToDate>false</LinksUpToDate>
  <CharactersWithSpaces>269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nob Alam</dc:creator>
  <cp:keywords/>
  <dc:description/>
  <cp:lastModifiedBy>Arnob Alam</cp:lastModifiedBy>
  <cp:revision>229</cp:revision>
  <dcterms:created xsi:type="dcterms:W3CDTF">2022-04-15T15:52:00Z</dcterms:created>
  <dcterms:modified xsi:type="dcterms:W3CDTF">2022-05-22T15: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EZ2nyO5c"/&gt;&lt;style id="http://www.zotero.org/styles/chicago-author-date" locale="en-US"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